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8782542"/>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8782543"/>
      <w:r>
        <w:lastRenderedPageBreak/>
        <w:t>Inhaltsverzeichnis</w:t>
      </w:r>
      <w:bookmarkEnd w:id="1"/>
    </w:p>
    <w:p w14:paraId="054121B9" w14:textId="5FA27516" w:rsidR="00822681"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822681">
        <w:rPr>
          <w:noProof/>
        </w:rPr>
        <w:t>Abstract</w:t>
      </w:r>
      <w:r w:rsidR="00822681">
        <w:rPr>
          <w:noProof/>
        </w:rPr>
        <w:tab/>
      </w:r>
      <w:r w:rsidR="00822681">
        <w:rPr>
          <w:noProof/>
        </w:rPr>
        <w:fldChar w:fldCharType="begin"/>
      </w:r>
      <w:r w:rsidR="00822681">
        <w:rPr>
          <w:noProof/>
        </w:rPr>
        <w:instrText xml:space="preserve"> PAGEREF _Toc138782542 \h </w:instrText>
      </w:r>
      <w:r w:rsidR="00822681">
        <w:rPr>
          <w:noProof/>
        </w:rPr>
      </w:r>
      <w:r w:rsidR="00822681">
        <w:rPr>
          <w:noProof/>
        </w:rPr>
        <w:fldChar w:fldCharType="separate"/>
      </w:r>
      <w:r w:rsidR="00822681">
        <w:rPr>
          <w:noProof/>
        </w:rPr>
        <w:t>2</w:t>
      </w:r>
      <w:r w:rsidR="00822681">
        <w:rPr>
          <w:noProof/>
        </w:rPr>
        <w:fldChar w:fldCharType="end"/>
      </w:r>
    </w:p>
    <w:p w14:paraId="2EB769FC" w14:textId="657ECD66"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8782543 \h </w:instrText>
      </w:r>
      <w:r>
        <w:rPr>
          <w:noProof/>
        </w:rPr>
      </w:r>
      <w:r>
        <w:rPr>
          <w:noProof/>
        </w:rPr>
        <w:fldChar w:fldCharType="separate"/>
      </w:r>
      <w:r>
        <w:rPr>
          <w:noProof/>
        </w:rPr>
        <w:t>3</w:t>
      </w:r>
      <w:r>
        <w:rPr>
          <w:noProof/>
        </w:rPr>
        <w:fldChar w:fldCharType="end"/>
      </w:r>
    </w:p>
    <w:p w14:paraId="4D69AFBA" w14:textId="02812B0B"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8782544 \h </w:instrText>
      </w:r>
      <w:r>
        <w:rPr>
          <w:noProof/>
        </w:rPr>
      </w:r>
      <w:r>
        <w:rPr>
          <w:noProof/>
        </w:rPr>
        <w:fldChar w:fldCharType="separate"/>
      </w:r>
      <w:r>
        <w:rPr>
          <w:noProof/>
        </w:rPr>
        <w:t>5</w:t>
      </w:r>
      <w:r>
        <w:rPr>
          <w:noProof/>
        </w:rPr>
        <w:fldChar w:fldCharType="end"/>
      </w:r>
    </w:p>
    <w:p w14:paraId="6A8761D6" w14:textId="5EBFEAA2"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8782545 \h </w:instrText>
      </w:r>
      <w:r>
        <w:rPr>
          <w:noProof/>
        </w:rPr>
      </w:r>
      <w:r>
        <w:rPr>
          <w:noProof/>
        </w:rPr>
        <w:fldChar w:fldCharType="separate"/>
      </w:r>
      <w:r>
        <w:rPr>
          <w:noProof/>
        </w:rPr>
        <w:t>6</w:t>
      </w:r>
      <w:r>
        <w:rPr>
          <w:noProof/>
        </w:rPr>
        <w:fldChar w:fldCharType="end"/>
      </w:r>
    </w:p>
    <w:p w14:paraId="66C144D4" w14:textId="0CD592C9"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8782546 \h </w:instrText>
      </w:r>
      <w:r>
        <w:rPr>
          <w:noProof/>
        </w:rPr>
      </w:r>
      <w:r>
        <w:rPr>
          <w:noProof/>
        </w:rPr>
        <w:fldChar w:fldCharType="separate"/>
      </w:r>
      <w:r>
        <w:rPr>
          <w:noProof/>
        </w:rPr>
        <w:t>7</w:t>
      </w:r>
      <w:r>
        <w:rPr>
          <w:noProof/>
        </w:rPr>
        <w:fldChar w:fldCharType="end"/>
      </w:r>
    </w:p>
    <w:p w14:paraId="1F7A5D0C" w14:textId="7E87A64F"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8782547 \h </w:instrText>
      </w:r>
      <w:r>
        <w:rPr>
          <w:noProof/>
        </w:rPr>
      </w:r>
      <w:r>
        <w:rPr>
          <w:noProof/>
        </w:rPr>
        <w:fldChar w:fldCharType="separate"/>
      </w:r>
      <w:r>
        <w:rPr>
          <w:noProof/>
        </w:rPr>
        <w:t>8</w:t>
      </w:r>
      <w:r>
        <w:rPr>
          <w:noProof/>
        </w:rPr>
        <w:fldChar w:fldCharType="end"/>
      </w:r>
    </w:p>
    <w:p w14:paraId="34505BA5" w14:textId="7B69ACF6"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8782548 \h </w:instrText>
      </w:r>
      <w:r>
        <w:rPr>
          <w:noProof/>
        </w:rPr>
      </w:r>
      <w:r>
        <w:rPr>
          <w:noProof/>
        </w:rPr>
        <w:fldChar w:fldCharType="separate"/>
      </w:r>
      <w:r>
        <w:rPr>
          <w:noProof/>
        </w:rPr>
        <w:t>9</w:t>
      </w:r>
      <w:r>
        <w:rPr>
          <w:noProof/>
        </w:rPr>
        <w:fldChar w:fldCharType="end"/>
      </w:r>
    </w:p>
    <w:p w14:paraId="09D88AF5" w14:textId="4AD49D0E"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8782549 \h </w:instrText>
      </w:r>
      <w:r>
        <w:rPr>
          <w:noProof/>
        </w:rPr>
      </w:r>
      <w:r>
        <w:rPr>
          <w:noProof/>
        </w:rPr>
        <w:fldChar w:fldCharType="separate"/>
      </w:r>
      <w:r>
        <w:rPr>
          <w:noProof/>
        </w:rPr>
        <w:t>9</w:t>
      </w:r>
      <w:r>
        <w:rPr>
          <w:noProof/>
        </w:rPr>
        <w:fldChar w:fldCharType="end"/>
      </w:r>
    </w:p>
    <w:p w14:paraId="53578D74" w14:textId="1EB42B5E"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8782550 \h </w:instrText>
      </w:r>
      <w:r>
        <w:rPr>
          <w:noProof/>
        </w:rPr>
      </w:r>
      <w:r>
        <w:rPr>
          <w:noProof/>
        </w:rPr>
        <w:fldChar w:fldCharType="separate"/>
      </w:r>
      <w:r>
        <w:rPr>
          <w:noProof/>
        </w:rPr>
        <w:t>9</w:t>
      </w:r>
      <w:r>
        <w:rPr>
          <w:noProof/>
        </w:rPr>
        <w:fldChar w:fldCharType="end"/>
      </w:r>
    </w:p>
    <w:p w14:paraId="60DA7AAC" w14:textId="4859EF80"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8782551 \h </w:instrText>
      </w:r>
      <w:r>
        <w:rPr>
          <w:noProof/>
        </w:rPr>
      </w:r>
      <w:r>
        <w:rPr>
          <w:noProof/>
        </w:rPr>
        <w:fldChar w:fldCharType="separate"/>
      </w:r>
      <w:r>
        <w:rPr>
          <w:noProof/>
        </w:rPr>
        <w:t>11</w:t>
      </w:r>
      <w:r>
        <w:rPr>
          <w:noProof/>
        </w:rPr>
        <w:fldChar w:fldCharType="end"/>
      </w:r>
    </w:p>
    <w:p w14:paraId="38A10907" w14:textId="32884133"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8782552 \h </w:instrText>
      </w:r>
      <w:r>
        <w:rPr>
          <w:noProof/>
        </w:rPr>
      </w:r>
      <w:r>
        <w:rPr>
          <w:noProof/>
        </w:rPr>
        <w:fldChar w:fldCharType="separate"/>
      </w:r>
      <w:r>
        <w:rPr>
          <w:noProof/>
        </w:rPr>
        <w:t>12</w:t>
      </w:r>
      <w:r>
        <w:rPr>
          <w:noProof/>
        </w:rPr>
        <w:fldChar w:fldCharType="end"/>
      </w:r>
    </w:p>
    <w:p w14:paraId="14E424A4" w14:textId="39D9B90F"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8782553 \h </w:instrText>
      </w:r>
      <w:r>
        <w:rPr>
          <w:noProof/>
        </w:rPr>
      </w:r>
      <w:r>
        <w:rPr>
          <w:noProof/>
        </w:rPr>
        <w:fldChar w:fldCharType="separate"/>
      </w:r>
      <w:r>
        <w:rPr>
          <w:noProof/>
        </w:rPr>
        <w:t>12</w:t>
      </w:r>
      <w:r>
        <w:rPr>
          <w:noProof/>
        </w:rPr>
        <w:fldChar w:fldCharType="end"/>
      </w:r>
    </w:p>
    <w:p w14:paraId="0F5E6BEB" w14:textId="7C7F50E0"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8782554 \h </w:instrText>
      </w:r>
      <w:r>
        <w:rPr>
          <w:noProof/>
        </w:rPr>
      </w:r>
      <w:r>
        <w:rPr>
          <w:noProof/>
        </w:rPr>
        <w:fldChar w:fldCharType="separate"/>
      </w:r>
      <w:r>
        <w:rPr>
          <w:noProof/>
        </w:rPr>
        <w:t>13</w:t>
      </w:r>
      <w:r>
        <w:rPr>
          <w:noProof/>
        </w:rPr>
        <w:fldChar w:fldCharType="end"/>
      </w:r>
    </w:p>
    <w:p w14:paraId="345EBCA9" w14:textId="5F3B6A4E"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8782555 \h </w:instrText>
      </w:r>
      <w:r>
        <w:rPr>
          <w:noProof/>
        </w:rPr>
      </w:r>
      <w:r>
        <w:rPr>
          <w:noProof/>
        </w:rPr>
        <w:fldChar w:fldCharType="separate"/>
      </w:r>
      <w:r>
        <w:rPr>
          <w:noProof/>
        </w:rPr>
        <w:t>15</w:t>
      </w:r>
      <w:r>
        <w:rPr>
          <w:noProof/>
        </w:rPr>
        <w:fldChar w:fldCharType="end"/>
      </w:r>
    </w:p>
    <w:p w14:paraId="31787244" w14:textId="126AA69F"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38782556 \h </w:instrText>
      </w:r>
      <w:r>
        <w:rPr>
          <w:noProof/>
        </w:rPr>
      </w:r>
      <w:r>
        <w:rPr>
          <w:noProof/>
        </w:rPr>
        <w:fldChar w:fldCharType="separate"/>
      </w:r>
      <w:r>
        <w:rPr>
          <w:noProof/>
        </w:rPr>
        <w:t>17</w:t>
      </w:r>
      <w:r>
        <w:rPr>
          <w:noProof/>
        </w:rPr>
        <w:fldChar w:fldCharType="end"/>
      </w:r>
    </w:p>
    <w:p w14:paraId="74C4707E" w14:textId="08F8B4C3"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38782557 \h </w:instrText>
      </w:r>
      <w:r>
        <w:rPr>
          <w:noProof/>
        </w:rPr>
      </w:r>
      <w:r>
        <w:rPr>
          <w:noProof/>
        </w:rPr>
        <w:fldChar w:fldCharType="separate"/>
      </w:r>
      <w:r>
        <w:rPr>
          <w:noProof/>
        </w:rPr>
        <w:t>17</w:t>
      </w:r>
      <w:r>
        <w:rPr>
          <w:noProof/>
        </w:rPr>
        <w:fldChar w:fldCharType="end"/>
      </w:r>
    </w:p>
    <w:p w14:paraId="2F1C9127" w14:textId="2C57FE5C"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822681">
        <w:rPr>
          <w:noProof/>
        </w:rPr>
        <w:t>2.4.2</w:t>
      </w:r>
      <w:r>
        <w:rPr>
          <w:rFonts w:asciiTheme="minorHAnsi" w:eastAsiaTheme="minorEastAsia" w:hAnsiTheme="minorHAnsi" w:cstheme="minorBidi"/>
          <w:noProof/>
          <w:kern w:val="2"/>
          <w:sz w:val="22"/>
          <w:szCs w:val="22"/>
          <w:lang w:eastAsia="de-DE"/>
          <w14:ligatures w14:val="standardContextual"/>
        </w:rPr>
        <w:tab/>
      </w:r>
      <w:r w:rsidRPr="00822681">
        <w:rPr>
          <w:noProof/>
        </w:rPr>
        <w:t>Entscheidungsbäume und Random Forest</w:t>
      </w:r>
      <w:r>
        <w:rPr>
          <w:noProof/>
        </w:rPr>
        <w:tab/>
      </w:r>
      <w:r>
        <w:rPr>
          <w:noProof/>
        </w:rPr>
        <w:fldChar w:fldCharType="begin"/>
      </w:r>
      <w:r>
        <w:rPr>
          <w:noProof/>
        </w:rPr>
        <w:instrText xml:space="preserve"> PAGEREF _Toc138782558 \h </w:instrText>
      </w:r>
      <w:r>
        <w:rPr>
          <w:noProof/>
        </w:rPr>
      </w:r>
      <w:r>
        <w:rPr>
          <w:noProof/>
        </w:rPr>
        <w:fldChar w:fldCharType="separate"/>
      </w:r>
      <w:r>
        <w:rPr>
          <w:noProof/>
        </w:rPr>
        <w:t>17</w:t>
      </w:r>
      <w:r>
        <w:rPr>
          <w:noProof/>
        </w:rPr>
        <w:fldChar w:fldCharType="end"/>
      </w:r>
    </w:p>
    <w:p w14:paraId="75F956E9" w14:textId="165F9CCB"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8782559 \h </w:instrText>
      </w:r>
      <w:r>
        <w:rPr>
          <w:noProof/>
        </w:rPr>
      </w:r>
      <w:r>
        <w:rPr>
          <w:noProof/>
        </w:rPr>
        <w:fldChar w:fldCharType="separate"/>
      </w:r>
      <w:r>
        <w:rPr>
          <w:noProof/>
        </w:rPr>
        <w:t>17</w:t>
      </w:r>
      <w:r>
        <w:rPr>
          <w:noProof/>
        </w:rPr>
        <w:fldChar w:fldCharType="end"/>
      </w:r>
    </w:p>
    <w:p w14:paraId="79882F5D" w14:textId="3C443D3A"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8782560 \h </w:instrText>
      </w:r>
      <w:r>
        <w:rPr>
          <w:noProof/>
        </w:rPr>
      </w:r>
      <w:r>
        <w:rPr>
          <w:noProof/>
        </w:rPr>
        <w:fldChar w:fldCharType="separate"/>
      </w:r>
      <w:r>
        <w:rPr>
          <w:noProof/>
        </w:rPr>
        <w:t>17</w:t>
      </w:r>
      <w:r>
        <w:rPr>
          <w:noProof/>
        </w:rPr>
        <w:fldChar w:fldCharType="end"/>
      </w:r>
    </w:p>
    <w:p w14:paraId="788DF366" w14:textId="253B92A2"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8782561 \h </w:instrText>
      </w:r>
      <w:r>
        <w:rPr>
          <w:noProof/>
        </w:rPr>
      </w:r>
      <w:r>
        <w:rPr>
          <w:noProof/>
        </w:rPr>
        <w:fldChar w:fldCharType="separate"/>
      </w:r>
      <w:r>
        <w:rPr>
          <w:noProof/>
        </w:rPr>
        <w:t>17</w:t>
      </w:r>
      <w:r>
        <w:rPr>
          <w:noProof/>
        </w:rPr>
        <w:fldChar w:fldCharType="end"/>
      </w:r>
    </w:p>
    <w:p w14:paraId="78BF908E" w14:textId="1C7693EE"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8782562 \h </w:instrText>
      </w:r>
      <w:r>
        <w:rPr>
          <w:noProof/>
        </w:rPr>
      </w:r>
      <w:r>
        <w:rPr>
          <w:noProof/>
        </w:rPr>
        <w:fldChar w:fldCharType="separate"/>
      </w:r>
      <w:r>
        <w:rPr>
          <w:noProof/>
        </w:rPr>
        <w:t>17</w:t>
      </w:r>
      <w:r>
        <w:rPr>
          <w:noProof/>
        </w:rPr>
        <w:fldChar w:fldCharType="end"/>
      </w:r>
    </w:p>
    <w:p w14:paraId="68198534" w14:textId="781E392D"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8782563 \h </w:instrText>
      </w:r>
      <w:r>
        <w:rPr>
          <w:noProof/>
        </w:rPr>
      </w:r>
      <w:r>
        <w:rPr>
          <w:noProof/>
        </w:rPr>
        <w:fldChar w:fldCharType="separate"/>
      </w:r>
      <w:r>
        <w:rPr>
          <w:noProof/>
        </w:rPr>
        <w:t>17</w:t>
      </w:r>
      <w:r>
        <w:rPr>
          <w:noProof/>
        </w:rPr>
        <w:fldChar w:fldCharType="end"/>
      </w:r>
    </w:p>
    <w:p w14:paraId="36181234" w14:textId="6CBEDDB3"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8782564 \h </w:instrText>
      </w:r>
      <w:r>
        <w:rPr>
          <w:noProof/>
        </w:rPr>
      </w:r>
      <w:r>
        <w:rPr>
          <w:noProof/>
        </w:rPr>
        <w:fldChar w:fldCharType="separate"/>
      </w:r>
      <w:r>
        <w:rPr>
          <w:noProof/>
        </w:rPr>
        <w:t>18</w:t>
      </w:r>
      <w:r>
        <w:rPr>
          <w:noProof/>
        </w:rPr>
        <w:fldChar w:fldCharType="end"/>
      </w:r>
    </w:p>
    <w:p w14:paraId="547F2776" w14:textId="32B4605C"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8782565 \h </w:instrText>
      </w:r>
      <w:r>
        <w:rPr>
          <w:noProof/>
        </w:rPr>
      </w:r>
      <w:r>
        <w:rPr>
          <w:noProof/>
        </w:rPr>
        <w:fldChar w:fldCharType="separate"/>
      </w:r>
      <w:r>
        <w:rPr>
          <w:noProof/>
        </w:rPr>
        <w:t>18</w:t>
      </w:r>
      <w:r>
        <w:rPr>
          <w:noProof/>
        </w:rPr>
        <w:fldChar w:fldCharType="end"/>
      </w:r>
    </w:p>
    <w:p w14:paraId="2D19BA27" w14:textId="16A6995D" w:rsidR="00822681" w:rsidRP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2681">
        <w:rPr>
          <w:noProof/>
          <w:lang w:val="en-GB"/>
        </w:rPr>
        <w:t>2.6.3</w:t>
      </w:r>
      <w:r w:rsidRPr="00822681">
        <w:rPr>
          <w:rFonts w:asciiTheme="minorHAnsi" w:eastAsiaTheme="minorEastAsia" w:hAnsiTheme="minorHAnsi" w:cstheme="minorBidi"/>
          <w:noProof/>
          <w:kern w:val="2"/>
          <w:sz w:val="22"/>
          <w:szCs w:val="22"/>
          <w:lang w:val="en-GB" w:eastAsia="de-DE"/>
          <w14:ligatures w14:val="standardContextual"/>
        </w:rPr>
        <w:tab/>
      </w:r>
      <w:r w:rsidRPr="00822681">
        <w:rPr>
          <w:noProof/>
          <w:lang w:val="en-GB"/>
        </w:rPr>
        <w:t>Precision / Relevanz</w:t>
      </w:r>
      <w:r w:rsidRPr="00822681">
        <w:rPr>
          <w:noProof/>
          <w:lang w:val="en-GB"/>
        </w:rPr>
        <w:tab/>
      </w:r>
      <w:r>
        <w:rPr>
          <w:noProof/>
        </w:rPr>
        <w:fldChar w:fldCharType="begin"/>
      </w:r>
      <w:r w:rsidRPr="00822681">
        <w:rPr>
          <w:noProof/>
          <w:lang w:val="en-GB"/>
        </w:rPr>
        <w:instrText xml:space="preserve"> PAGEREF _Toc138782566 \h </w:instrText>
      </w:r>
      <w:r>
        <w:rPr>
          <w:noProof/>
        </w:rPr>
      </w:r>
      <w:r>
        <w:rPr>
          <w:noProof/>
        </w:rPr>
        <w:fldChar w:fldCharType="separate"/>
      </w:r>
      <w:r w:rsidRPr="00822681">
        <w:rPr>
          <w:noProof/>
          <w:lang w:val="en-GB"/>
        </w:rPr>
        <w:t>19</w:t>
      </w:r>
      <w:r>
        <w:rPr>
          <w:noProof/>
        </w:rPr>
        <w:fldChar w:fldCharType="end"/>
      </w:r>
    </w:p>
    <w:p w14:paraId="4F072D4E" w14:textId="1FC1DCAC" w:rsidR="00822681" w:rsidRP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2681">
        <w:rPr>
          <w:noProof/>
          <w:lang w:val="en-GB"/>
        </w:rPr>
        <w:t>2.6.4</w:t>
      </w:r>
      <w:r w:rsidRPr="00822681">
        <w:rPr>
          <w:rFonts w:asciiTheme="minorHAnsi" w:eastAsiaTheme="minorEastAsia" w:hAnsiTheme="minorHAnsi" w:cstheme="minorBidi"/>
          <w:noProof/>
          <w:kern w:val="2"/>
          <w:sz w:val="22"/>
          <w:szCs w:val="22"/>
          <w:lang w:val="en-GB" w:eastAsia="de-DE"/>
          <w14:ligatures w14:val="standardContextual"/>
        </w:rPr>
        <w:tab/>
      </w:r>
      <w:r w:rsidRPr="00822681">
        <w:rPr>
          <w:noProof/>
          <w:lang w:val="en-GB"/>
        </w:rPr>
        <w:t>Recall / Sensitivität</w:t>
      </w:r>
      <w:r w:rsidRPr="00822681">
        <w:rPr>
          <w:noProof/>
          <w:lang w:val="en-GB"/>
        </w:rPr>
        <w:tab/>
      </w:r>
      <w:r>
        <w:rPr>
          <w:noProof/>
        </w:rPr>
        <w:fldChar w:fldCharType="begin"/>
      </w:r>
      <w:r w:rsidRPr="00822681">
        <w:rPr>
          <w:noProof/>
          <w:lang w:val="en-GB"/>
        </w:rPr>
        <w:instrText xml:space="preserve"> PAGEREF _Toc138782567 \h </w:instrText>
      </w:r>
      <w:r>
        <w:rPr>
          <w:noProof/>
        </w:rPr>
      </w:r>
      <w:r>
        <w:rPr>
          <w:noProof/>
        </w:rPr>
        <w:fldChar w:fldCharType="separate"/>
      </w:r>
      <w:r w:rsidRPr="00822681">
        <w:rPr>
          <w:noProof/>
          <w:lang w:val="en-GB"/>
        </w:rPr>
        <w:t>19</w:t>
      </w:r>
      <w:r>
        <w:rPr>
          <w:noProof/>
        </w:rPr>
        <w:fldChar w:fldCharType="end"/>
      </w:r>
    </w:p>
    <w:p w14:paraId="6161D995" w14:textId="1A2D7901" w:rsidR="00822681" w:rsidRP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2681">
        <w:rPr>
          <w:noProof/>
          <w:lang w:val="en-GB"/>
        </w:rPr>
        <w:t>2.6.5</w:t>
      </w:r>
      <w:r w:rsidRPr="00822681">
        <w:rPr>
          <w:rFonts w:asciiTheme="minorHAnsi" w:eastAsiaTheme="minorEastAsia" w:hAnsiTheme="minorHAnsi" w:cstheme="minorBidi"/>
          <w:noProof/>
          <w:kern w:val="2"/>
          <w:sz w:val="22"/>
          <w:szCs w:val="22"/>
          <w:lang w:val="en-GB" w:eastAsia="de-DE"/>
          <w14:ligatures w14:val="standardContextual"/>
        </w:rPr>
        <w:tab/>
      </w:r>
      <w:r w:rsidRPr="00822681">
        <w:rPr>
          <w:noProof/>
          <w:lang w:val="en-GB"/>
        </w:rPr>
        <w:t>F1-Score</w:t>
      </w:r>
      <w:r w:rsidRPr="00822681">
        <w:rPr>
          <w:noProof/>
          <w:lang w:val="en-GB"/>
        </w:rPr>
        <w:tab/>
      </w:r>
      <w:r>
        <w:rPr>
          <w:noProof/>
        </w:rPr>
        <w:fldChar w:fldCharType="begin"/>
      </w:r>
      <w:r w:rsidRPr="00822681">
        <w:rPr>
          <w:noProof/>
          <w:lang w:val="en-GB"/>
        </w:rPr>
        <w:instrText xml:space="preserve"> PAGEREF _Toc138782568 \h </w:instrText>
      </w:r>
      <w:r>
        <w:rPr>
          <w:noProof/>
        </w:rPr>
      </w:r>
      <w:r>
        <w:rPr>
          <w:noProof/>
        </w:rPr>
        <w:fldChar w:fldCharType="separate"/>
      </w:r>
      <w:r w:rsidRPr="00822681">
        <w:rPr>
          <w:noProof/>
          <w:lang w:val="en-GB"/>
        </w:rPr>
        <w:t>20</w:t>
      </w:r>
      <w:r>
        <w:rPr>
          <w:noProof/>
        </w:rPr>
        <w:fldChar w:fldCharType="end"/>
      </w:r>
    </w:p>
    <w:p w14:paraId="01E51794" w14:textId="6A84F0ED"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8782569 \h </w:instrText>
      </w:r>
      <w:r>
        <w:rPr>
          <w:noProof/>
        </w:rPr>
      </w:r>
      <w:r>
        <w:rPr>
          <w:noProof/>
        </w:rPr>
        <w:fldChar w:fldCharType="separate"/>
      </w:r>
      <w:r>
        <w:rPr>
          <w:noProof/>
        </w:rPr>
        <w:t>20</w:t>
      </w:r>
      <w:r>
        <w:rPr>
          <w:noProof/>
        </w:rPr>
        <w:fldChar w:fldCharType="end"/>
      </w:r>
    </w:p>
    <w:p w14:paraId="4CC63233" w14:textId="57BDCC74"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API</w:t>
      </w:r>
      <w:r>
        <w:rPr>
          <w:noProof/>
        </w:rPr>
        <w:tab/>
      </w:r>
      <w:r>
        <w:rPr>
          <w:noProof/>
        </w:rPr>
        <w:fldChar w:fldCharType="begin"/>
      </w:r>
      <w:r>
        <w:rPr>
          <w:noProof/>
        </w:rPr>
        <w:instrText xml:space="preserve"> PAGEREF _Toc138782570 \h </w:instrText>
      </w:r>
      <w:r>
        <w:rPr>
          <w:noProof/>
        </w:rPr>
      </w:r>
      <w:r>
        <w:rPr>
          <w:noProof/>
        </w:rPr>
        <w:fldChar w:fldCharType="separate"/>
      </w:r>
      <w:r>
        <w:rPr>
          <w:noProof/>
        </w:rPr>
        <w:t>20</w:t>
      </w:r>
      <w:r>
        <w:rPr>
          <w:noProof/>
        </w:rPr>
        <w:fldChar w:fldCharType="end"/>
      </w:r>
    </w:p>
    <w:p w14:paraId="6A80B986" w14:textId="6761C987"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8782571 \h </w:instrText>
      </w:r>
      <w:r>
        <w:rPr>
          <w:noProof/>
        </w:rPr>
      </w:r>
      <w:r>
        <w:rPr>
          <w:noProof/>
        </w:rPr>
        <w:fldChar w:fldCharType="separate"/>
      </w:r>
      <w:r>
        <w:rPr>
          <w:noProof/>
        </w:rPr>
        <w:t>21</w:t>
      </w:r>
      <w:r>
        <w:rPr>
          <w:noProof/>
        </w:rPr>
        <w:fldChar w:fldCharType="end"/>
      </w:r>
    </w:p>
    <w:p w14:paraId="675A4935" w14:textId="360ADC2C"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8782572 \h </w:instrText>
      </w:r>
      <w:r>
        <w:rPr>
          <w:noProof/>
        </w:rPr>
      </w:r>
      <w:r>
        <w:rPr>
          <w:noProof/>
        </w:rPr>
        <w:fldChar w:fldCharType="separate"/>
      </w:r>
      <w:r>
        <w:rPr>
          <w:noProof/>
        </w:rPr>
        <w:t>22</w:t>
      </w:r>
      <w:r>
        <w:rPr>
          <w:noProof/>
        </w:rPr>
        <w:fldChar w:fldCharType="end"/>
      </w:r>
    </w:p>
    <w:p w14:paraId="0DB755F1" w14:textId="5EAAFFB6"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TensorFlow und Keras</w:t>
      </w:r>
      <w:r>
        <w:rPr>
          <w:noProof/>
        </w:rPr>
        <w:tab/>
      </w:r>
      <w:r>
        <w:rPr>
          <w:noProof/>
        </w:rPr>
        <w:fldChar w:fldCharType="begin"/>
      </w:r>
      <w:r>
        <w:rPr>
          <w:noProof/>
        </w:rPr>
        <w:instrText xml:space="preserve"> PAGEREF _Toc138782573 \h </w:instrText>
      </w:r>
      <w:r>
        <w:rPr>
          <w:noProof/>
        </w:rPr>
      </w:r>
      <w:r>
        <w:rPr>
          <w:noProof/>
        </w:rPr>
        <w:fldChar w:fldCharType="separate"/>
      </w:r>
      <w:r>
        <w:rPr>
          <w:noProof/>
        </w:rPr>
        <w:t>23</w:t>
      </w:r>
      <w:r>
        <w:rPr>
          <w:noProof/>
        </w:rPr>
        <w:fldChar w:fldCharType="end"/>
      </w:r>
    </w:p>
    <w:p w14:paraId="4D68B04D" w14:textId="5897310E"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8782574 \h </w:instrText>
      </w:r>
      <w:r>
        <w:rPr>
          <w:noProof/>
        </w:rPr>
      </w:r>
      <w:r>
        <w:rPr>
          <w:noProof/>
        </w:rPr>
        <w:fldChar w:fldCharType="separate"/>
      </w:r>
      <w:r>
        <w:rPr>
          <w:noProof/>
        </w:rPr>
        <w:t>24</w:t>
      </w:r>
      <w:r>
        <w:rPr>
          <w:noProof/>
        </w:rPr>
        <w:fldChar w:fldCharType="end"/>
      </w:r>
    </w:p>
    <w:p w14:paraId="44406B30" w14:textId="0411C5FE" w:rsidR="00822681" w:rsidRPr="00822681" w:rsidRDefault="00822681">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22681">
        <w:rPr>
          <w:noProof/>
          <w:lang w:val="en-GB"/>
        </w:rPr>
        <w:lastRenderedPageBreak/>
        <w:t>3.1</w:t>
      </w:r>
      <w:r w:rsidRPr="00822681">
        <w:rPr>
          <w:rFonts w:asciiTheme="minorHAnsi" w:eastAsiaTheme="minorEastAsia" w:hAnsiTheme="minorHAnsi" w:cstheme="minorBidi"/>
          <w:bCs w:val="0"/>
          <w:noProof/>
          <w:kern w:val="2"/>
          <w:sz w:val="22"/>
          <w:szCs w:val="22"/>
          <w:lang w:val="en-GB" w:eastAsia="de-DE"/>
          <w14:ligatures w14:val="standardContextual"/>
        </w:rPr>
        <w:tab/>
      </w:r>
      <w:r w:rsidRPr="00822681">
        <w:rPr>
          <w:noProof/>
          <w:lang w:val="en-GB"/>
        </w:rPr>
        <w:t>Vorangegangene Abschlussarbeiten</w:t>
      </w:r>
      <w:r w:rsidRPr="00822681">
        <w:rPr>
          <w:noProof/>
          <w:lang w:val="en-GB"/>
        </w:rPr>
        <w:tab/>
      </w:r>
      <w:r>
        <w:rPr>
          <w:noProof/>
        </w:rPr>
        <w:fldChar w:fldCharType="begin"/>
      </w:r>
      <w:r w:rsidRPr="00822681">
        <w:rPr>
          <w:noProof/>
          <w:lang w:val="en-GB"/>
        </w:rPr>
        <w:instrText xml:space="preserve"> PAGEREF _Toc138782575 \h </w:instrText>
      </w:r>
      <w:r>
        <w:rPr>
          <w:noProof/>
        </w:rPr>
      </w:r>
      <w:r>
        <w:rPr>
          <w:noProof/>
        </w:rPr>
        <w:fldChar w:fldCharType="separate"/>
      </w:r>
      <w:r w:rsidRPr="00822681">
        <w:rPr>
          <w:noProof/>
          <w:lang w:val="en-GB"/>
        </w:rPr>
        <w:t>24</w:t>
      </w:r>
      <w:r>
        <w:rPr>
          <w:noProof/>
        </w:rPr>
        <w:fldChar w:fldCharType="end"/>
      </w:r>
    </w:p>
    <w:p w14:paraId="765CFBE2" w14:textId="473F65A5" w:rsidR="00822681" w:rsidRPr="00822681" w:rsidRDefault="00822681">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B4902">
        <w:rPr>
          <w:noProof/>
          <w:lang w:val="en-GB"/>
        </w:rPr>
        <w:t>3.2</w:t>
      </w:r>
      <w:r w:rsidRPr="00822681">
        <w:rPr>
          <w:rFonts w:asciiTheme="minorHAnsi" w:eastAsiaTheme="minorEastAsia" w:hAnsiTheme="minorHAnsi" w:cstheme="minorBidi"/>
          <w:bCs w:val="0"/>
          <w:noProof/>
          <w:kern w:val="2"/>
          <w:sz w:val="22"/>
          <w:szCs w:val="22"/>
          <w:lang w:val="en-GB" w:eastAsia="de-DE"/>
          <w14:ligatures w14:val="standardContextual"/>
        </w:rPr>
        <w:tab/>
      </w:r>
      <w:r w:rsidRPr="00AB4902">
        <w:rPr>
          <w:noProof/>
          <w:lang w:val="en-GB"/>
        </w:rPr>
        <w:t>Vehicle Classification from Low-Frequency GPS Data with Recurrent Neural Networks</w:t>
      </w:r>
      <w:r w:rsidRPr="00822681">
        <w:rPr>
          <w:noProof/>
          <w:lang w:val="en-GB"/>
        </w:rPr>
        <w:tab/>
      </w:r>
      <w:r>
        <w:rPr>
          <w:noProof/>
        </w:rPr>
        <w:fldChar w:fldCharType="begin"/>
      </w:r>
      <w:r w:rsidRPr="00822681">
        <w:rPr>
          <w:noProof/>
          <w:lang w:val="en-GB"/>
        </w:rPr>
        <w:instrText xml:space="preserve"> PAGEREF _Toc138782576 \h </w:instrText>
      </w:r>
      <w:r>
        <w:rPr>
          <w:noProof/>
        </w:rPr>
      </w:r>
      <w:r>
        <w:rPr>
          <w:noProof/>
        </w:rPr>
        <w:fldChar w:fldCharType="separate"/>
      </w:r>
      <w:r w:rsidRPr="00822681">
        <w:rPr>
          <w:noProof/>
          <w:lang w:val="en-GB"/>
        </w:rPr>
        <w:t>25</w:t>
      </w:r>
      <w:r>
        <w:rPr>
          <w:noProof/>
        </w:rPr>
        <w:fldChar w:fldCharType="end"/>
      </w:r>
    </w:p>
    <w:p w14:paraId="6837F912" w14:textId="7F563705" w:rsidR="00822681" w:rsidRPr="00822681" w:rsidRDefault="00822681">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22681">
        <w:rPr>
          <w:noProof/>
          <w:lang w:val="en-GB"/>
        </w:rPr>
        <w:t>3.3</w:t>
      </w:r>
      <w:r w:rsidRPr="00822681">
        <w:rPr>
          <w:rFonts w:asciiTheme="minorHAnsi" w:eastAsiaTheme="minorEastAsia" w:hAnsiTheme="minorHAnsi" w:cstheme="minorBidi"/>
          <w:bCs w:val="0"/>
          <w:noProof/>
          <w:kern w:val="2"/>
          <w:sz w:val="22"/>
          <w:szCs w:val="22"/>
          <w:lang w:val="en-GB" w:eastAsia="de-DE"/>
          <w14:ligatures w14:val="standardContextual"/>
        </w:rPr>
        <w:tab/>
      </w:r>
      <w:r w:rsidRPr="00822681">
        <w:rPr>
          <w:noProof/>
          <w:lang w:val="en-GB"/>
        </w:rPr>
        <w:t>Vehicle Classification using GPS Data</w:t>
      </w:r>
      <w:r w:rsidRPr="00822681">
        <w:rPr>
          <w:noProof/>
          <w:lang w:val="en-GB"/>
        </w:rPr>
        <w:tab/>
      </w:r>
      <w:r>
        <w:rPr>
          <w:noProof/>
        </w:rPr>
        <w:fldChar w:fldCharType="begin"/>
      </w:r>
      <w:r w:rsidRPr="00822681">
        <w:rPr>
          <w:noProof/>
          <w:lang w:val="en-GB"/>
        </w:rPr>
        <w:instrText xml:space="preserve"> PAGEREF _Toc138782577 \h </w:instrText>
      </w:r>
      <w:r>
        <w:rPr>
          <w:noProof/>
        </w:rPr>
      </w:r>
      <w:r>
        <w:rPr>
          <w:noProof/>
        </w:rPr>
        <w:fldChar w:fldCharType="separate"/>
      </w:r>
      <w:r w:rsidRPr="00822681">
        <w:rPr>
          <w:noProof/>
          <w:lang w:val="en-GB"/>
        </w:rPr>
        <w:t>26</w:t>
      </w:r>
      <w:r>
        <w:rPr>
          <w:noProof/>
        </w:rPr>
        <w:fldChar w:fldCharType="end"/>
      </w:r>
    </w:p>
    <w:p w14:paraId="465B1E00" w14:textId="462C4D29"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8782578 \h </w:instrText>
      </w:r>
      <w:r>
        <w:rPr>
          <w:noProof/>
        </w:rPr>
      </w:r>
      <w:r>
        <w:rPr>
          <w:noProof/>
        </w:rPr>
        <w:fldChar w:fldCharType="separate"/>
      </w:r>
      <w:r>
        <w:rPr>
          <w:noProof/>
        </w:rPr>
        <w:t>27</w:t>
      </w:r>
      <w:r>
        <w:rPr>
          <w:noProof/>
        </w:rPr>
        <w:fldChar w:fldCharType="end"/>
      </w:r>
    </w:p>
    <w:p w14:paraId="309AC682" w14:textId="06C210F7"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8782579 \h </w:instrText>
      </w:r>
      <w:r>
        <w:rPr>
          <w:noProof/>
        </w:rPr>
      </w:r>
      <w:r>
        <w:rPr>
          <w:noProof/>
        </w:rPr>
        <w:fldChar w:fldCharType="separate"/>
      </w:r>
      <w:r>
        <w:rPr>
          <w:noProof/>
        </w:rPr>
        <w:t>27</w:t>
      </w:r>
      <w:r>
        <w:rPr>
          <w:noProof/>
        </w:rPr>
        <w:fldChar w:fldCharType="end"/>
      </w:r>
    </w:p>
    <w:p w14:paraId="3CBE4145" w14:textId="5CF934C7"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8782580 \h </w:instrText>
      </w:r>
      <w:r>
        <w:rPr>
          <w:noProof/>
        </w:rPr>
      </w:r>
      <w:r>
        <w:rPr>
          <w:noProof/>
        </w:rPr>
        <w:fldChar w:fldCharType="separate"/>
      </w:r>
      <w:r>
        <w:rPr>
          <w:noProof/>
        </w:rPr>
        <w:t>27</w:t>
      </w:r>
      <w:r>
        <w:rPr>
          <w:noProof/>
        </w:rPr>
        <w:fldChar w:fldCharType="end"/>
      </w:r>
    </w:p>
    <w:p w14:paraId="69DAB7F3" w14:textId="0A621C04"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8782581 \h </w:instrText>
      </w:r>
      <w:r>
        <w:rPr>
          <w:noProof/>
        </w:rPr>
      </w:r>
      <w:r>
        <w:rPr>
          <w:noProof/>
        </w:rPr>
        <w:fldChar w:fldCharType="separate"/>
      </w:r>
      <w:r>
        <w:rPr>
          <w:noProof/>
        </w:rPr>
        <w:t>27</w:t>
      </w:r>
      <w:r>
        <w:rPr>
          <w:noProof/>
        </w:rPr>
        <w:fldChar w:fldCharType="end"/>
      </w:r>
    </w:p>
    <w:p w14:paraId="06CFD4D9" w14:textId="1F80C4F5"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8782582 \h </w:instrText>
      </w:r>
      <w:r>
        <w:rPr>
          <w:noProof/>
        </w:rPr>
      </w:r>
      <w:r>
        <w:rPr>
          <w:noProof/>
        </w:rPr>
        <w:fldChar w:fldCharType="separate"/>
      </w:r>
      <w:r>
        <w:rPr>
          <w:noProof/>
        </w:rPr>
        <w:t>28</w:t>
      </w:r>
      <w:r>
        <w:rPr>
          <w:noProof/>
        </w:rPr>
        <w:fldChar w:fldCharType="end"/>
      </w:r>
    </w:p>
    <w:p w14:paraId="6E254E10" w14:textId="63C9B8F0"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8782583 \h </w:instrText>
      </w:r>
      <w:r>
        <w:rPr>
          <w:noProof/>
        </w:rPr>
      </w:r>
      <w:r>
        <w:rPr>
          <w:noProof/>
        </w:rPr>
        <w:fldChar w:fldCharType="separate"/>
      </w:r>
      <w:r>
        <w:rPr>
          <w:noProof/>
        </w:rPr>
        <w:t>29</w:t>
      </w:r>
      <w:r>
        <w:rPr>
          <w:noProof/>
        </w:rPr>
        <w:fldChar w:fldCharType="end"/>
      </w:r>
    </w:p>
    <w:p w14:paraId="2830B5B9" w14:textId="439D31C3"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sidRPr="00AB4902">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AB4902">
        <w:rPr>
          <w:noProof/>
          <w:color w:val="FF0000"/>
        </w:rPr>
        <w:t>Einrichtung der Valhalla-Engine</w:t>
      </w:r>
      <w:r>
        <w:rPr>
          <w:noProof/>
        </w:rPr>
        <w:tab/>
      </w:r>
      <w:r>
        <w:rPr>
          <w:noProof/>
        </w:rPr>
        <w:fldChar w:fldCharType="begin"/>
      </w:r>
      <w:r>
        <w:rPr>
          <w:noProof/>
        </w:rPr>
        <w:instrText xml:space="preserve"> PAGEREF _Toc138782584 \h </w:instrText>
      </w:r>
      <w:r>
        <w:rPr>
          <w:noProof/>
        </w:rPr>
      </w:r>
      <w:r>
        <w:rPr>
          <w:noProof/>
        </w:rPr>
        <w:fldChar w:fldCharType="separate"/>
      </w:r>
      <w:r>
        <w:rPr>
          <w:noProof/>
        </w:rPr>
        <w:t>29</w:t>
      </w:r>
      <w:r>
        <w:rPr>
          <w:noProof/>
        </w:rPr>
        <w:fldChar w:fldCharType="end"/>
      </w:r>
    </w:p>
    <w:p w14:paraId="6FB84210" w14:textId="5BFE3650"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8782585 \h </w:instrText>
      </w:r>
      <w:r>
        <w:rPr>
          <w:noProof/>
        </w:rPr>
      </w:r>
      <w:r>
        <w:rPr>
          <w:noProof/>
        </w:rPr>
        <w:fldChar w:fldCharType="separate"/>
      </w:r>
      <w:r>
        <w:rPr>
          <w:noProof/>
        </w:rPr>
        <w:t>29</w:t>
      </w:r>
      <w:r>
        <w:rPr>
          <w:noProof/>
        </w:rPr>
        <w:fldChar w:fldCharType="end"/>
      </w:r>
    </w:p>
    <w:p w14:paraId="0ACB4113" w14:textId="5F6D809C"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8782586 \h </w:instrText>
      </w:r>
      <w:r>
        <w:rPr>
          <w:noProof/>
        </w:rPr>
      </w:r>
      <w:r>
        <w:rPr>
          <w:noProof/>
        </w:rPr>
        <w:fldChar w:fldCharType="separate"/>
      </w:r>
      <w:r>
        <w:rPr>
          <w:noProof/>
        </w:rPr>
        <w:t>29</w:t>
      </w:r>
      <w:r>
        <w:rPr>
          <w:noProof/>
        </w:rPr>
        <w:fldChar w:fldCharType="end"/>
      </w:r>
    </w:p>
    <w:p w14:paraId="328C20B0" w14:textId="0991EC7F"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8782587 \h </w:instrText>
      </w:r>
      <w:r>
        <w:rPr>
          <w:noProof/>
        </w:rPr>
      </w:r>
      <w:r>
        <w:rPr>
          <w:noProof/>
        </w:rPr>
        <w:fldChar w:fldCharType="separate"/>
      </w:r>
      <w:r>
        <w:rPr>
          <w:noProof/>
        </w:rPr>
        <w:t>29</w:t>
      </w:r>
      <w:r>
        <w:rPr>
          <w:noProof/>
        </w:rPr>
        <w:fldChar w:fldCharType="end"/>
      </w:r>
    </w:p>
    <w:p w14:paraId="44CECEE9" w14:textId="7D9A01D9"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8782588 \h </w:instrText>
      </w:r>
      <w:r>
        <w:rPr>
          <w:noProof/>
        </w:rPr>
      </w:r>
      <w:r>
        <w:rPr>
          <w:noProof/>
        </w:rPr>
        <w:fldChar w:fldCharType="separate"/>
      </w:r>
      <w:r>
        <w:rPr>
          <w:noProof/>
        </w:rPr>
        <w:t>29</w:t>
      </w:r>
      <w:r>
        <w:rPr>
          <w:noProof/>
        </w:rPr>
        <w:fldChar w:fldCharType="end"/>
      </w:r>
    </w:p>
    <w:p w14:paraId="4CE4ABB7" w14:textId="444EA210"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8782589 \h </w:instrText>
      </w:r>
      <w:r>
        <w:rPr>
          <w:noProof/>
        </w:rPr>
      </w:r>
      <w:r>
        <w:rPr>
          <w:noProof/>
        </w:rPr>
        <w:fldChar w:fldCharType="separate"/>
      </w:r>
      <w:r>
        <w:rPr>
          <w:noProof/>
        </w:rPr>
        <w:t>29</w:t>
      </w:r>
      <w:r>
        <w:rPr>
          <w:noProof/>
        </w:rPr>
        <w:fldChar w:fldCharType="end"/>
      </w:r>
    </w:p>
    <w:p w14:paraId="7B9C7AF8" w14:textId="39C09339"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8782590 \h </w:instrText>
      </w:r>
      <w:r>
        <w:rPr>
          <w:noProof/>
        </w:rPr>
      </w:r>
      <w:r>
        <w:rPr>
          <w:noProof/>
        </w:rPr>
        <w:fldChar w:fldCharType="separate"/>
      </w:r>
      <w:r>
        <w:rPr>
          <w:noProof/>
        </w:rPr>
        <w:t>30</w:t>
      </w:r>
      <w:r>
        <w:rPr>
          <w:noProof/>
        </w:rPr>
        <w:fldChar w:fldCharType="end"/>
      </w:r>
    </w:p>
    <w:p w14:paraId="3D268716" w14:textId="3CEE00D6"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AB4902">
        <w:rPr>
          <w:noProof/>
          <w:color w:val="70AD47" w:themeColor="accent6"/>
        </w:rPr>
        <w:t>(inkl. Vorverarbeitungen)</w:t>
      </w:r>
      <w:r>
        <w:rPr>
          <w:noProof/>
        </w:rPr>
        <w:tab/>
      </w:r>
      <w:r>
        <w:rPr>
          <w:noProof/>
        </w:rPr>
        <w:fldChar w:fldCharType="begin"/>
      </w:r>
      <w:r>
        <w:rPr>
          <w:noProof/>
        </w:rPr>
        <w:instrText xml:space="preserve"> PAGEREF _Toc138782591 \h </w:instrText>
      </w:r>
      <w:r>
        <w:rPr>
          <w:noProof/>
        </w:rPr>
      </w:r>
      <w:r>
        <w:rPr>
          <w:noProof/>
        </w:rPr>
        <w:fldChar w:fldCharType="separate"/>
      </w:r>
      <w:r>
        <w:rPr>
          <w:noProof/>
        </w:rPr>
        <w:t>30</w:t>
      </w:r>
      <w:r>
        <w:rPr>
          <w:noProof/>
        </w:rPr>
        <w:fldChar w:fldCharType="end"/>
      </w:r>
    </w:p>
    <w:p w14:paraId="0A192EBD" w14:textId="3FED5C0A"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8782592 \h </w:instrText>
      </w:r>
      <w:r>
        <w:rPr>
          <w:noProof/>
        </w:rPr>
      </w:r>
      <w:r>
        <w:rPr>
          <w:noProof/>
        </w:rPr>
        <w:fldChar w:fldCharType="separate"/>
      </w:r>
      <w:r>
        <w:rPr>
          <w:noProof/>
        </w:rPr>
        <w:t>30</w:t>
      </w:r>
      <w:r>
        <w:rPr>
          <w:noProof/>
        </w:rPr>
        <w:fldChar w:fldCharType="end"/>
      </w:r>
    </w:p>
    <w:p w14:paraId="0322B0AD" w14:textId="3C3757C5"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8782593 \h </w:instrText>
      </w:r>
      <w:r>
        <w:rPr>
          <w:noProof/>
        </w:rPr>
      </w:r>
      <w:r>
        <w:rPr>
          <w:noProof/>
        </w:rPr>
        <w:fldChar w:fldCharType="separate"/>
      </w:r>
      <w:r>
        <w:rPr>
          <w:noProof/>
        </w:rPr>
        <w:t>30</w:t>
      </w:r>
      <w:r>
        <w:rPr>
          <w:noProof/>
        </w:rPr>
        <w:fldChar w:fldCharType="end"/>
      </w:r>
    </w:p>
    <w:p w14:paraId="64E0902C" w14:textId="29EBE4EF"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AB4902">
        <w:rPr>
          <w:noProof/>
          <w:color w:val="FF0000"/>
        </w:rPr>
        <w:t>und Diskussion</w:t>
      </w:r>
      <w:r>
        <w:rPr>
          <w:noProof/>
        </w:rPr>
        <w:tab/>
      </w:r>
      <w:r>
        <w:rPr>
          <w:noProof/>
        </w:rPr>
        <w:fldChar w:fldCharType="begin"/>
      </w:r>
      <w:r>
        <w:rPr>
          <w:noProof/>
        </w:rPr>
        <w:instrText xml:space="preserve"> PAGEREF _Toc138782594 \h </w:instrText>
      </w:r>
      <w:r>
        <w:rPr>
          <w:noProof/>
        </w:rPr>
      </w:r>
      <w:r>
        <w:rPr>
          <w:noProof/>
        </w:rPr>
        <w:fldChar w:fldCharType="separate"/>
      </w:r>
      <w:r>
        <w:rPr>
          <w:noProof/>
        </w:rPr>
        <w:t>31</w:t>
      </w:r>
      <w:r>
        <w:rPr>
          <w:noProof/>
        </w:rPr>
        <w:fldChar w:fldCharType="end"/>
      </w:r>
    </w:p>
    <w:p w14:paraId="1607D217" w14:textId="0182F353"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8782595 \h </w:instrText>
      </w:r>
      <w:r>
        <w:rPr>
          <w:noProof/>
        </w:rPr>
      </w:r>
      <w:r>
        <w:rPr>
          <w:noProof/>
        </w:rPr>
        <w:fldChar w:fldCharType="separate"/>
      </w:r>
      <w:r>
        <w:rPr>
          <w:noProof/>
        </w:rPr>
        <w:t>32</w:t>
      </w:r>
      <w:r>
        <w:rPr>
          <w:noProof/>
        </w:rPr>
        <w:fldChar w:fldCharType="end"/>
      </w:r>
    </w:p>
    <w:p w14:paraId="45136843" w14:textId="009765A9"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8782596 \h </w:instrText>
      </w:r>
      <w:r>
        <w:rPr>
          <w:noProof/>
        </w:rPr>
      </w:r>
      <w:r>
        <w:rPr>
          <w:noProof/>
        </w:rPr>
        <w:fldChar w:fldCharType="separate"/>
      </w:r>
      <w:r>
        <w:rPr>
          <w:noProof/>
        </w:rPr>
        <w:t>33</w:t>
      </w:r>
      <w:r>
        <w:rPr>
          <w:noProof/>
        </w:rPr>
        <w:fldChar w:fldCharType="end"/>
      </w:r>
    </w:p>
    <w:p w14:paraId="1493BD1E" w14:textId="61166E53" w:rsidR="00822681" w:rsidRDefault="00822681">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8782597 \h </w:instrText>
      </w:r>
      <w:r>
        <w:rPr>
          <w:noProof/>
        </w:rPr>
      </w:r>
      <w:r>
        <w:rPr>
          <w:noProof/>
        </w:rPr>
        <w:fldChar w:fldCharType="separate"/>
      </w:r>
      <w:r>
        <w:rPr>
          <w:noProof/>
        </w:rPr>
        <w:t>35</w:t>
      </w:r>
      <w:r>
        <w:rPr>
          <w:noProof/>
        </w:rPr>
        <w:fldChar w:fldCharType="end"/>
      </w:r>
    </w:p>
    <w:p w14:paraId="02CAD529" w14:textId="4EBB526B" w:rsidR="00822681" w:rsidRDefault="00822681">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8782598 \h </w:instrText>
      </w:r>
      <w:r>
        <w:rPr>
          <w:noProof/>
        </w:rPr>
      </w:r>
      <w:r>
        <w:rPr>
          <w:noProof/>
        </w:rPr>
        <w:fldChar w:fldCharType="separate"/>
      </w:r>
      <w:r>
        <w:rPr>
          <w:noProof/>
        </w:rPr>
        <w:t>36</w:t>
      </w:r>
      <w:r>
        <w:rPr>
          <w:noProof/>
        </w:rPr>
        <w:fldChar w:fldCharType="end"/>
      </w:r>
    </w:p>
    <w:p w14:paraId="64F92232" w14:textId="3A602E48" w:rsidR="008A08D5" w:rsidRDefault="008A08D5" w:rsidP="00696D95">
      <w:pPr>
        <w:pStyle w:val="berschrift1"/>
        <w:numPr>
          <w:ilvl w:val="0"/>
          <w:numId w:val="0"/>
        </w:numPr>
      </w:pPr>
      <w:r>
        <w:lastRenderedPageBreak/>
        <w:fldChar w:fldCharType="end"/>
      </w:r>
      <w:bookmarkStart w:id="2" w:name="_Toc138782544"/>
      <w:r w:rsidR="00696D95">
        <w:t>Abbildungsverzeichnis</w:t>
      </w:r>
      <w:bookmarkEnd w:id="2"/>
    </w:p>
    <w:p w14:paraId="77396895" w14:textId="7E8F9DC5" w:rsidR="009D50AB"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38509518" w:history="1">
        <w:r w:rsidR="009D50AB" w:rsidRPr="00230D0E">
          <w:rPr>
            <w:rStyle w:val="Hyperlink"/>
            <w:noProof/>
          </w:rPr>
          <w:t>Abb.  1: Ermittlung der GNSS-Position als Schnittpunkt mehrerer Kugeln [5]</w:t>
        </w:r>
        <w:r w:rsidR="009D50AB">
          <w:rPr>
            <w:noProof/>
            <w:webHidden/>
          </w:rPr>
          <w:tab/>
        </w:r>
        <w:r w:rsidR="009D50AB">
          <w:rPr>
            <w:noProof/>
            <w:webHidden/>
          </w:rPr>
          <w:fldChar w:fldCharType="begin"/>
        </w:r>
        <w:r w:rsidR="009D50AB">
          <w:rPr>
            <w:noProof/>
            <w:webHidden/>
          </w:rPr>
          <w:instrText xml:space="preserve"> PAGEREF _Toc138509518 \h </w:instrText>
        </w:r>
        <w:r w:rsidR="009D50AB">
          <w:rPr>
            <w:noProof/>
            <w:webHidden/>
          </w:rPr>
        </w:r>
        <w:r w:rsidR="009D50AB">
          <w:rPr>
            <w:noProof/>
            <w:webHidden/>
          </w:rPr>
          <w:fldChar w:fldCharType="separate"/>
        </w:r>
        <w:r w:rsidR="009D50AB">
          <w:rPr>
            <w:noProof/>
            <w:webHidden/>
          </w:rPr>
          <w:t>12</w:t>
        </w:r>
        <w:r w:rsidR="009D50AB">
          <w:rPr>
            <w:noProof/>
            <w:webHidden/>
          </w:rPr>
          <w:fldChar w:fldCharType="end"/>
        </w:r>
      </w:hyperlink>
    </w:p>
    <w:p w14:paraId="706E1A88" w14:textId="2741E57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19" w:history="1">
        <w:r w:rsidR="009D50AB" w:rsidRPr="00230D0E">
          <w:rPr>
            <w:rStyle w:val="Hyperlink"/>
            <w:noProof/>
          </w:rPr>
          <w:t>Abb.  2: Map-Matching von aufgenommenen GNSS-Punkten auf das Straßennetz [7]</w:t>
        </w:r>
        <w:r w:rsidR="009D50AB">
          <w:rPr>
            <w:noProof/>
            <w:webHidden/>
          </w:rPr>
          <w:tab/>
        </w:r>
        <w:r w:rsidR="009D50AB">
          <w:rPr>
            <w:noProof/>
            <w:webHidden/>
          </w:rPr>
          <w:fldChar w:fldCharType="begin"/>
        </w:r>
        <w:r w:rsidR="009D50AB">
          <w:rPr>
            <w:noProof/>
            <w:webHidden/>
          </w:rPr>
          <w:instrText xml:space="preserve"> PAGEREF _Toc138509519 \h </w:instrText>
        </w:r>
        <w:r w:rsidR="009D50AB">
          <w:rPr>
            <w:noProof/>
            <w:webHidden/>
          </w:rPr>
        </w:r>
        <w:r w:rsidR="009D50AB">
          <w:rPr>
            <w:noProof/>
            <w:webHidden/>
          </w:rPr>
          <w:fldChar w:fldCharType="separate"/>
        </w:r>
        <w:r w:rsidR="009D50AB">
          <w:rPr>
            <w:noProof/>
            <w:webHidden/>
          </w:rPr>
          <w:t>13</w:t>
        </w:r>
        <w:r w:rsidR="009D50AB">
          <w:rPr>
            <w:noProof/>
            <w:webHidden/>
          </w:rPr>
          <w:fldChar w:fldCharType="end"/>
        </w:r>
      </w:hyperlink>
    </w:p>
    <w:p w14:paraId="4AFCBDBB" w14:textId="71FD73CF"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0" w:history="1">
        <w:r w:rsidR="009D50AB" w:rsidRPr="00230D0E">
          <w:rPr>
            <w:rStyle w:val="Hyperlink"/>
            <w:noProof/>
          </w:rPr>
          <w:t>Abb.  3: GNSS-Punkte und zugehörige Kandidaten</w:t>
        </w:r>
        <w:r w:rsidR="009D50AB">
          <w:rPr>
            <w:noProof/>
            <w:webHidden/>
          </w:rPr>
          <w:tab/>
        </w:r>
        <w:r w:rsidR="009D50AB">
          <w:rPr>
            <w:noProof/>
            <w:webHidden/>
          </w:rPr>
          <w:fldChar w:fldCharType="begin"/>
        </w:r>
        <w:r w:rsidR="009D50AB">
          <w:rPr>
            <w:noProof/>
            <w:webHidden/>
          </w:rPr>
          <w:instrText xml:space="preserve"> PAGEREF _Toc138509520 \h </w:instrText>
        </w:r>
        <w:r w:rsidR="009D50AB">
          <w:rPr>
            <w:noProof/>
            <w:webHidden/>
          </w:rPr>
        </w:r>
        <w:r w:rsidR="009D50AB">
          <w:rPr>
            <w:noProof/>
            <w:webHidden/>
          </w:rPr>
          <w:fldChar w:fldCharType="separate"/>
        </w:r>
        <w:r w:rsidR="009D50AB">
          <w:rPr>
            <w:noProof/>
            <w:webHidden/>
          </w:rPr>
          <w:t>14</w:t>
        </w:r>
        <w:r w:rsidR="009D50AB">
          <w:rPr>
            <w:noProof/>
            <w:webHidden/>
          </w:rPr>
          <w:fldChar w:fldCharType="end"/>
        </w:r>
      </w:hyperlink>
    </w:p>
    <w:p w14:paraId="5D077F2E" w14:textId="76A7F1A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1" w:history="1">
        <w:r w:rsidR="009D50AB" w:rsidRPr="00230D0E">
          <w:rPr>
            <w:rStyle w:val="Hyperlink"/>
            <w:noProof/>
          </w:rPr>
          <w:t>Abb.  4: Mögliche Übergänge und optimaler Pfad [7]</w:t>
        </w:r>
        <w:r w:rsidR="009D50AB">
          <w:rPr>
            <w:noProof/>
            <w:webHidden/>
          </w:rPr>
          <w:tab/>
        </w:r>
        <w:r w:rsidR="009D50AB">
          <w:rPr>
            <w:noProof/>
            <w:webHidden/>
          </w:rPr>
          <w:fldChar w:fldCharType="begin"/>
        </w:r>
        <w:r w:rsidR="009D50AB">
          <w:rPr>
            <w:noProof/>
            <w:webHidden/>
          </w:rPr>
          <w:instrText xml:space="preserve"> PAGEREF _Toc138509521 \h </w:instrText>
        </w:r>
        <w:r w:rsidR="009D50AB">
          <w:rPr>
            <w:noProof/>
            <w:webHidden/>
          </w:rPr>
        </w:r>
        <w:r w:rsidR="009D50AB">
          <w:rPr>
            <w:noProof/>
            <w:webHidden/>
          </w:rPr>
          <w:fldChar w:fldCharType="separate"/>
        </w:r>
        <w:r w:rsidR="009D50AB">
          <w:rPr>
            <w:noProof/>
            <w:webHidden/>
          </w:rPr>
          <w:t>15</w:t>
        </w:r>
        <w:r w:rsidR="009D50AB">
          <w:rPr>
            <w:noProof/>
            <w:webHidden/>
          </w:rPr>
          <w:fldChar w:fldCharType="end"/>
        </w:r>
      </w:hyperlink>
    </w:p>
    <w:p w14:paraId="03A6F629" w14:textId="6DB2E6A1"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2" w:history="1">
        <w:r w:rsidR="009D50AB" w:rsidRPr="00230D0E">
          <w:rPr>
            <w:rStyle w:val="Hyperlink"/>
            <w:noProof/>
          </w:rPr>
          <w:t>Abb.  5: Beispiel für eine zweiklassige Konfusionsmatrix; eigene Abbildung</w:t>
        </w:r>
        <w:r w:rsidR="009D50AB">
          <w:rPr>
            <w:noProof/>
            <w:webHidden/>
          </w:rPr>
          <w:tab/>
        </w:r>
        <w:r w:rsidR="009D50AB">
          <w:rPr>
            <w:noProof/>
            <w:webHidden/>
          </w:rPr>
          <w:fldChar w:fldCharType="begin"/>
        </w:r>
        <w:r w:rsidR="009D50AB">
          <w:rPr>
            <w:noProof/>
            <w:webHidden/>
          </w:rPr>
          <w:instrText xml:space="preserve"> PAGEREF _Toc138509522 \h </w:instrText>
        </w:r>
        <w:r w:rsidR="009D50AB">
          <w:rPr>
            <w:noProof/>
            <w:webHidden/>
          </w:rPr>
        </w:r>
        <w:r w:rsidR="009D50AB">
          <w:rPr>
            <w:noProof/>
            <w:webHidden/>
          </w:rPr>
          <w:fldChar w:fldCharType="separate"/>
        </w:r>
        <w:r w:rsidR="009D50AB">
          <w:rPr>
            <w:noProof/>
            <w:webHidden/>
          </w:rPr>
          <w:t>17</w:t>
        </w:r>
        <w:r w:rsidR="009D50AB">
          <w:rPr>
            <w:noProof/>
            <w:webHidden/>
          </w:rPr>
          <w:fldChar w:fldCharType="end"/>
        </w:r>
      </w:hyperlink>
    </w:p>
    <w:p w14:paraId="4E59C785" w14:textId="373E2C55"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38782545"/>
      <w:r>
        <w:lastRenderedPageBreak/>
        <w:t>Tabellenverzeichnis</w:t>
      </w:r>
      <w:bookmarkEnd w:id="3"/>
    </w:p>
    <w:p w14:paraId="0FE6423F" w14:textId="77777777" w:rsidR="00696D95" w:rsidRDefault="00696D95" w:rsidP="00696D95">
      <w:pPr>
        <w:pStyle w:val="berschrift1"/>
        <w:numPr>
          <w:ilvl w:val="0"/>
          <w:numId w:val="0"/>
        </w:numPr>
      </w:pPr>
      <w:bookmarkStart w:id="4" w:name="_Toc138782546"/>
      <w:r>
        <w:lastRenderedPageBreak/>
        <w:t>Programmcodeverzeichnis</w:t>
      </w:r>
      <w:bookmarkEnd w:id="4"/>
    </w:p>
    <w:p w14:paraId="11E2B68D" w14:textId="77777777" w:rsidR="00696D95" w:rsidRDefault="00696D95" w:rsidP="00696D95">
      <w:pPr>
        <w:pStyle w:val="berschrift1"/>
        <w:numPr>
          <w:ilvl w:val="0"/>
          <w:numId w:val="0"/>
        </w:numPr>
      </w:pPr>
      <w:bookmarkStart w:id="5" w:name="_Toc138782547"/>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4E66B2" w:rsidRDefault="002B4972" w:rsidP="00632428">
      <w:pPr>
        <w:tabs>
          <w:tab w:val="left" w:pos="2127"/>
        </w:tabs>
      </w:pPr>
      <w:proofErr w:type="gramStart"/>
      <w:r w:rsidRPr="004E66B2">
        <w:t>FFN</w:t>
      </w:r>
      <w:r w:rsidRPr="004E66B2">
        <w:tab/>
        <w:t>Feed</w:t>
      </w:r>
      <w:proofErr w:type="gramEnd"/>
      <w:r w:rsidRPr="004E66B2">
        <w:t>-Forward-Netz</w:t>
      </w:r>
    </w:p>
    <w:p w14:paraId="1F733A0D" w14:textId="0AB52C13" w:rsidR="008E49AD" w:rsidRPr="004E66B2" w:rsidRDefault="008E49AD" w:rsidP="00632428">
      <w:pPr>
        <w:tabs>
          <w:tab w:val="left" w:pos="2127"/>
        </w:tabs>
        <w:jc w:val="left"/>
      </w:pPr>
      <w:r w:rsidRPr="004E66B2">
        <w:t>GNSS</w:t>
      </w:r>
      <w:r w:rsidRPr="004E66B2">
        <w:tab/>
      </w:r>
      <w:r w:rsidR="00B91010" w:rsidRPr="004E66B2">
        <w:t>G</w:t>
      </w:r>
      <w:r w:rsidRPr="004E66B2">
        <w:t xml:space="preserve">lobal </w:t>
      </w:r>
      <w:r w:rsidR="00B91010" w:rsidRPr="004E66B2">
        <w:t>N</w:t>
      </w:r>
      <w:r w:rsidRPr="004E66B2">
        <w:t xml:space="preserve">avigation </w:t>
      </w:r>
      <w:r w:rsidR="00B91010" w:rsidRPr="004E66B2">
        <w:t>S</w:t>
      </w:r>
      <w:r w:rsidRPr="004E66B2">
        <w:t xml:space="preserve">atellite </w:t>
      </w:r>
      <w:r w:rsidR="00B91010" w:rsidRPr="004E66B2">
        <w:t>S</w:t>
      </w:r>
      <w:r w:rsidRPr="004E66B2">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24C0B1AE" w14:textId="0FFE269F" w:rsidR="00311D05"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4BEB346E" w14:textId="1CFE9F73" w:rsidR="002B4972" w:rsidRDefault="002B4972" w:rsidP="00632428">
      <w:pPr>
        <w:tabs>
          <w:tab w:val="left" w:pos="2127"/>
        </w:tabs>
        <w:jc w:val="left"/>
        <w:rPr>
          <w:lang w:val="en-GB"/>
        </w:rPr>
      </w:pPr>
      <w:r>
        <w:rPr>
          <w:lang w:val="en-GB"/>
        </w:rPr>
        <w:t>RNN</w:t>
      </w:r>
      <w:r>
        <w:rPr>
          <w:lang w:val="en-GB"/>
        </w:rPr>
        <w:tab/>
        <w:t>Rekurrentes Neuronales Netz</w:t>
      </w:r>
    </w:p>
    <w:p w14:paraId="4230677F" w14:textId="67042B20" w:rsidR="00822681" w:rsidRPr="00D46483" w:rsidRDefault="00822681" w:rsidP="00632428">
      <w:pPr>
        <w:tabs>
          <w:tab w:val="left" w:pos="2127"/>
        </w:tabs>
        <w:jc w:val="left"/>
        <w:rPr>
          <w:lang w:val="en-GB"/>
        </w:rPr>
      </w:pPr>
      <w:r>
        <w:rPr>
          <w:lang w:val="en-GB"/>
        </w:rPr>
        <w:t>SVM</w:t>
      </w:r>
      <w:r>
        <w:rPr>
          <w:lang w:val="en-GB"/>
        </w:rPr>
        <w:tab/>
        <w:t>Support Vector Machine</w:t>
      </w:r>
    </w:p>
    <w:p w14:paraId="47958E37" w14:textId="77777777" w:rsidR="00364D8C" w:rsidRPr="00D46483" w:rsidRDefault="00364D8C" w:rsidP="00696D95">
      <w:pPr>
        <w:rPr>
          <w:lang w:val="en-GB"/>
        </w:rPr>
      </w:pPr>
    </w:p>
    <w:p w14:paraId="711BA0DC" w14:textId="77777777" w:rsidR="00364D8C" w:rsidRPr="00D46483" w:rsidRDefault="00364D8C" w:rsidP="00696D95">
      <w:pPr>
        <w:rPr>
          <w:lang w:val="en-GB"/>
        </w:rPr>
        <w:sectPr w:rsidR="00364D8C" w:rsidRPr="00D46483"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8782548"/>
      <w:r>
        <w:lastRenderedPageBreak/>
        <w:t>Einleitung</w:t>
      </w:r>
      <w:bookmarkEnd w:id="6"/>
    </w:p>
    <w:p w14:paraId="393B043B" w14:textId="356F416E" w:rsidR="00801569" w:rsidRDefault="00C04DDC" w:rsidP="0078062F">
      <w:pPr>
        <w:pStyle w:val="berschrift2"/>
      </w:pPr>
      <w:bookmarkStart w:id="7" w:name="_Toc138782549"/>
      <w:r>
        <w:t xml:space="preserve">Einleitung </w:t>
      </w:r>
      <w:r w:rsidR="003038A5" w:rsidRPr="00AB0677">
        <w:t>und Projekthintergrund</w:t>
      </w:r>
      <w:bookmarkEnd w:id="7"/>
    </w:p>
    <w:p w14:paraId="6F39556F" w14:textId="26E3CE01"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4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RhdGUiOiIyMC4wNi4yMDI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dmdsLiAxXSJ9XX0sIlRhZyI6IkNpdGF2aVBsYWNlaG9sZGVyIzE4NTA3MjA5LWRmMjAtNDBmZi04MWVjLWE3ZmNlZWExMjRjYyIsIlRleHQiOiJbdmdsLiAxXSIsIldBSVZlcnNpb24iOiI2LjE0LjAuMCJ9}</w:instrText>
          </w:r>
          <w:r w:rsidR="005750D5">
            <w:fldChar w:fldCharType="separate"/>
          </w:r>
          <w:r w:rsidR="009D55F6">
            <w:t>[vgl. 1]</w:t>
          </w:r>
          <w:r w:rsidR="005750D5">
            <w:fldChar w:fldCharType="end"/>
          </w:r>
        </w:sdtContent>
      </w:sdt>
      <w:r w:rsidR="0078062F">
        <w:t>.</w:t>
      </w:r>
      <w:r w:rsidR="002564BA">
        <w:t xml:space="preserve"> </w:t>
      </w:r>
    </w:p>
    <w:p w14:paraId="0C349663" w14:textId="1F7BD85E"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4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ByZWZpeCI6InZnbC4gIi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JdIn1dfSwiVGFnIjoiQ2l0YXZpUGxhY2Vob2xkZXIjYjhhMTZhOGUtMzFiOS00NDE0LWJiZWYtYmM5YWZkMDY3NzIyIiwiVGV4dCI6Ilt2Z2wuIDJdIiwiV0FJVmVyc2lvbiI6IjYuMTQuMC4wIn0=}</w:instrText>
          </w:r>
          <w:r w:rsidR="006C5BE0">
            <w:fldChar w:fldCharType="separate"/>
          </w:r>
          <w:r w:rsidR="009D55F6">
            <w:t>[vgl. 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38782550"/>
      <w:r w:rsidR="00900171">
        <w:t>Motivation und Zielsetzung</w:t>
      </w:r>
      <w:bookmarkEnd w:id="8"/>
    </w:p>
    <w:p w14:paraId="6C8E495D" w14:textId="632F5BE9"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Ni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YwYmpiMmY0LmpwZyIsIlVyaVN0cmluZyI6Ijc1MWQ2OTVmLWNlYTMtNDAyMi1iYTRlLTM0MzFlZWZmYTJi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Ym9va2NlbnRyYWwucHJvcXVlc3QuY29tL2xpYi9reHAvZGV0YWlsLmFjdGlvbj9kb2NJRD0xOTk3ODg4IiwiVXJpU3RyaW5nIjoiaHR0cHM6Ly9lYm9va2NlbnRyYWwucHJvcXVlc3QuY29tL2xpYi9reHAvZGV0YWlsLmFjdGlvbj9kb2NJRD0xOTk3OD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}</w:instrText>
          </w:r>
          <w:r w:rsidR="000473D0" w:rsidRPr="00684848">
            <w:fldChar w:fldCharType="separate"/>
          </w:r>
          <w:r w:rsidR="009D55F6">
            <w:t>[vgl. 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089CD8D9"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Pr>
          <w:i/>
          <w:iCs/>
        </w:rPr>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rage untersucht werden</w:t>
      </w:r>
      <w:r w:rsidR="00E8610B">
        <w:t xml:space="preserve"> soll</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38782551"/>
      <w:r w:rsidRPr="00AB0677">
        <w:lastRenderedPageBreak/>
        <w:t>Aufbau der Arbeit</w:t>
      </w:r>
      <w:bookmarkEnd w:id="9"/>
    </w:p>
    <w:p w14:paraId="07FEAB56" w14:textId="415B48AD"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8782552"/>
      <w:r>
        <w:lastRenderedPageBreak/>
        <w:t>Theoretischer Hintergrund</w:t>
      </w:r>
      <w:bookmarkEnd w:id="10"/>
    </w:p>
    <w:p w14:paraId="0E5E1EAF" w14:textId="77777777" w:rsidR="00C057EC" w:rsidRDefault="00C057EC" w:rsidP="00C057EC">
      <w:pPr>
        <w:pStyle w:val="berschrift2"/>
      </w:pPr>
      <w:bookmarkStart w:id="11" w:name="_Toc138782553"/>
      <w:r>
        <w:t>Global Navigation Satellite System</w:t>
      </w:r>
      <w:bookmarkEnd w:id="11"/>
      <w:r>
        <w:t xml:space="preserve"> </w:t>
      </w:r>
    </w:p>
    <w:p w14:paraId="37DA0B3E" w14:textId="505CAA2D"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g3MGNkMTZhLWNlOTQtNGM3OC04MDNlLTkxZGQ3MTQ2ODljYiIsIlRleHQiOiJbdmdsLiA0LCBTLiAyXSIsIldBSVZlcnNpb24iOiI2LjE0LjAuMCJ9}</w:instrText>
          </w:r>
          <w:r w:rsidR="00684848">
            <w:fldChar w:fldCharType="separate"/>
          </w:r>
          <w:r w:rsidR="009D55F6">
            <w:t>[vgl. 4, S. 2]</w:t>
          </w:r>
          <w:r w:rsidR="00684848">
            <w:fldChar w:fldCharType="end"/>
          </w:r>
        </w:sdtContent>
      </w:sdt>
      <w:r w:rsidR="008470FB">
        <w:t>.</w:t>
      </w:r>
      <w:r w:rsidR="0036097D">
        <w:t xml:space="preserve"> </w:t>
      </w:r>
    </w:p>
    <w:p w14:paraId="33966FFA" w14:textId="3D984CE5" w:rsidR="00974F04" w:rsidRDefault="00740675" w:rsidP="00C057EC">
      <w:r>
        <w:t xml:space="preserve">Die Standortbestimmung basiert bei allen Systemen auf dem sogenannten </w:t>
      </w:r>
      <w:r>
        <w:rPr>
          <w:i/>
          <w:iCs/>
        </w:rPr>
        <w:t>T</w:t>
      </w:r>
      <w:r w:rsidRPr="00740675">
        <w:rPr>
          <w:i/>
          <w:iCs/>
        </w:rPr>
        <w:t>ime-</w:t>
      </w:r>
      <w:proofErr w:type="spellStart"/>
      <w:r w:rsidRPr="00740675">
        <w:rPr>
          <w:i/>
          <w:iCs/>
        </w:rPr>
        <w:t>of</w:t>
      </w:r>
      <w:proofErr w:type="spellEnd"/>
      <w:r w:rsidRPr="00740675">
        <w:rPr>
          <w:i/>
          <w:iCs/>
        </w:rPr>
        <w:t>-</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O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dG9rdmJnbTMuanBnIiwiVXJpU3RyaW5nIjoiYzNhZDE5MjItYmJhYS00NjkwLWExODctNTNjODAyZjgyYmF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Sx7IiRyZWYiOiI5In1dLCJFZGl0aW9uIjoiVGhpcmQgZWRpdGlvbiIsIkV2YWx1YXRpb25Db21wbGV4aXR5IjowLCJFdmFsdWF0aW9uU291cmNlVGV4dEZvcm1hdCI6MCwiR3JvdXBzIjpbXSwiSGFzTGFiZWwxIjpmYWxzZSwiSGFzTGFiZWwyIjpmYWxzZSwiSXNibiI6Ijk3OC0xLTYzMDgxLTA1OC0wIiwiS2V5d29yZHMiOltdLCJMb2NhdGlvbnMiOltdLCJPcmdhbml6YXRpb25zIjpbXSwiT3RoZXJzSW52b2x2ZWQiOltdLCJQbGFjZU9mUHVibGljYXRpb24iOiJCb3N0b247IExvbmRvbiIsIlB1Ymxpc2hlcnMiOlt7IiRpZCI6IjEy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My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3ZnbC4gNCwgUy4gMTlmZi5dIn1dfSwiVGFnIjoiQ2l0YXZpUGxhY2Vob2xkZXIjYmFhMGQ1ZTktODg1YS00ODUyLTlkMTYtNDZjZWE2YWYzODI1IiwiVGV4dCI6Ilt2Z2wuIDQsIFMuIDE5ZmYuXSIsIldBSVZlcnNpb24iOiI2LjE0LjAuMCJ9}</w:instrText>
          </w:r>
          <w:r w:rsidR="00684848">
            <w:fldChar w:fldCharType="separate"/>
          </w:r>
          <w:r w:rsidR="009D55F6">
            <w:t>[vgl. 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QwYTBmYjgyLTEwM2UtNDY3MC04Mzc5LTg3NTRhYWY0NjFhOSIsIlRleHQiOiJbdmdsLiA0LCBTLiAyXSIsIldBSVZlcnNpb24iOiI2LjE0LjAuMCJ9}</w:instrText>
          </w:r>
          <w:r w:rsidR="00684848">
            <w:fldChar w:fldCharType="separate"/>
          </w:r>
          <w:r w:rsidR="009D55F6">
            <w:t>[vgl. 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4FBBAEC5" w:rsidR="00796B9D" w:rsidRPr="00796B9D" w:rsidRDefault="00796B9D" w:rsidP="00796B9D">
      <w:pPr>
        <w:pStyle w:val="Beschriftung"/>
        <w:jc w:val="center"/>
      </w:pPr>
      <w:bookmarkStart w:id="12" w:name="_Toc138509518"/>
      <w:r w:rsidRPr="00796B9D">
        <w:t xml:space="preserve">Abb.  </w:t>
      </w:r>
      <w:fldSimple w:instr=" SEQ Abb._ \* ARABIC ">
        <w:r w:rsidR="00D96721">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ZS53aWtpcGVkaWEub3JnL3cvaW5kZXgucGhwP3RpdGxlPUdsb2JhbGVzX05hdmlnYXRpb25zc2F0ZWxsaXRlbnN5c3RlbSZvbGRpZD0yMzMzMTI4MzYiLCJVcmlTdHJpbmciOiJodHRwczovL2RlLndpa2lwZWRpYS5vcmcvdy9pbmRleC5waHA/dGl0bGU9R2xvYmFsZXNfTmF2aWdhdGlvbnNzYXRlbGxpdGVuc3lzdGVtJm9sZGlkPTIzMzMxMjg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ZjFmYzZlN2QtZDEzOS00MjVkLWJlMjItZmM5M2NiZDU0YTc3IiwiVGV4dCI6Ils1XSIsIldBSVZlcnNpb24iOiI2LjE0LjAuMCJ9}</w:instrText>
          </w:r>
          <w:r>
            <w:fldChar w:fldCharType="separate"/>
          </w:r>
          <w:r w:rsidR="009D55F6">
            <w:t>[5]</w:t>
          </w:r>
          <w:r>
            <w:fldChar w:fldCharType="end"/>
          </w:r>
        </w:sdtContent>
      </w:sdt>
      <w:bookmarkEnd w:id="12"/>
    </w:p>
    <w:p w14:paraId="3DA03AEE" w14:textId="77777777" w:rsidR="00796B9D" w:rsidRDefault="00796B9D" w:rsidP="00C057EC"/>
    <w:p w14:paraId="2EA4D407" w14:textId="24089BE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w:t>
      </w:r>
      <w:r w:rsidR="00A506B6">
        <w:t xml:space="preserve">auch </w:t>
      </w:r>
      <w:r w:rsidR="0045540E">
        <w:t xml:space="preserve">das Signal einzelner Satelliten blockieren, und </w:t>
      </w:r>
      <w:r w:rsidR="00A506B6">
        <w:t xml:space="preserve">hiermit </w:t>
      </w:r>
      <w:r w:rsidR="0045540E">
        <w:t>die Auswahl der Satelliten zur Standortbestimmung einschränken.</w:t>
      </w:r>
      <w:r w:rsidR="00A506B6">
        <w:t xml:space="preserve"> </w:t>
      </w:r>
      <w:r w:rsidR="00C57B40">
        <w:t xml:space="preserve">Einige dieser Fehlerfaktoren, insbesondere die atmosphärisch-bedingten, können inzwischen durch Zusatzsysteme wie dem </w:t>
      </w:r>
      <w:r w:rsidR="00C57B40" w:rsidRPr="00C57B40">
        <w:rPr>
          <w:i/>
          <w:iCs/>
        </w:rPr>
        <w:t xml:space="preserve">European </w:t>
      </w:r>
      <w:proofErr w:type="spellStart"/>
      <w:r w:rsidR="00C57B40" w:rsidRPr="00C57B40">
        <w:rPr>
          <w:i/>
          <w:iCs/>
        </w:rPr>
        <w:t>Geostationary</w:t>
      </w:r>
      <w:proofErr w:type="spellEnd"/>
      <w:r w:rsidR="00C57B40" w:rsidRPr="00C57B40">
        <w:rPr>
          <w:i/>
          <w:iCs/>
        </w:rPr>
        <w:t xml:space="preserve">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4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i4wNi4yMDIz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yVDEyOjMwOjI2IiwiTW9kaWZpZWRCeSI6Il9MZW5uaSBLb2VwcGVyIiwiSWQiOiJkNDg2YTBjZC05NTY2LTQyOTAtYWYxNC04ZjJjMjk4ZTcwOTIiLCJNb2RpZmllZE9uIjoiMjAyMy0wNi0yMlQxMjozMDoyNiIsIlByb2plY3QiOnsiJGlkIjoiMTAiLCIkdHlwZSI6IlN3aXNzQWNhZGVtaWMuQ2l0YXZpLlByb2plY3QsIFN3aXNzQWNhZGVtaWMuQ2l0YXZpIn19XSwiT25saW5lQWRkcmVzcyI6Imh0dHBzOi8vd3d3Lm1hZ2ljbWFwcy5kZS9nbnNzLXdpc3Nlbi93aWUtZnVua3Rpb25pZXJ0LWdwcy8/TD0wIiwiT3JnYW5pemF0aW9ucyI6W3siJGlkIjoiMTE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Nl0ifV19LCJUYWciOiJDaXRhdmlQbGFjZWhvbGRlciNkYzcwZDk2ZS04MzJhLTQ2M2QtYmE4ZC1hYjQ5NGViYTAxNDQiLCJUZXh0IjoiW3ZnbC4gNl0iLCJXQUlWZXJzaW9uIjoiNi4xNC4wLjAifQ==}</w:instrText>
          </w:r>
          <w:r w:rsidR="00480C37">
            <w:fldChar w:fldCharType="separate"/>
          </w:r>
          <w:r w:rsidR="009D55F6">
            <w:t>[vgl. 6]</w:t>
          </w:r>
          <w:r w:rsidR="00480C37">
            <w:fldChar w:fldCharType="end"/>
          </w:r>
        </w:sdtContent>
      </w:sdt>
      <w:r w:rsidR="00C57B40">
        <w:t>.</w:t>
      </w:r>
    </w:p>
    <w:p w14:paraId="29321058" w14:textId="1CF9DD22" w:rsidR="00210C2F" w:rsidRPr="00210C2F" w:rsidRDefault="00C057EC" w:rsidP="00B84FFB">
      <w:pPr>
        <w:pStyle w:val="berschrift2"/>
      </w:pPr>
      <w:bookmarkStart w:id="13" w:name="_Toc138782554"/>
      <w:r>
        <w:t>Map-Matching</w:t>
      </w:r>
      <w:bookmarkEnd w:id="13"/>
    </w:p>
    <w:p w14:paraId="67B2D622" w14:textId="476F7BF0"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Messungenauigkeiten, aber natürlich auch durch Abtastfehler, also de</w:t>
      </w:r>
      <w:r w:rsidR="001C5A67">
        <w:t>n</w:t>
      </w:r>
      <w:r w:rsidR="00B553C9">
        <w:t xml:space="preserve"> Verlust von Information zwischen zwei aufgenommenen </w:t>
      </w:r>
      <w:r w:rsidR="00926C4B" w:rsidRPr="009D50AB">
        <w:rPr>
          <w:color w:val="70AD47" w:themeColor="accent6"/>
        </w:rPr>
        <w:t>GNSS-Punkten</w:t>
      </w:r>
      <w:r w:rsidR="00B553C9">
        <w:t>.</w:t>
      </w:r>
      <w:r w:rsidR="00B333D2">
        <w:t xml:space="preserve"> Diese Fehler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xXSJ9XX0sIlRhZyI6IkNpdGF2aVBsYWNlaG9sZGVyIzkyYWNkOGY2LTc4MGMtNDA3My04NDM1LTcyNGQzNGQ5OTM5MCIsIlRleHQiOiJbdmdsLiA3LCBTLiAxXSIsIldBSVZlcnNpb24iOiI2LjE0LjAuMCJ9}</w:instrText>
          </w:r>
          <w:r w:rsidR="00B0097E">
            <w:fldChar w:fldCharType="separate"/>
          </w:r>
          <w:r w:rsidR="009D55F6">
            <w:t>[vgl. 7, S. 1]</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7C7A47EB" w:rsidR="006062C0" w:rsidRDefault="006062C0" w:rsidP="006062C0">
      <w:pPr>
        <w:pStyle w:val="Beschriftung"/>
        <w:jc w:val="center"/>
      </w:pPr>
      <w:bookmarkStart w:id="14" w:name="_Toc138509519"/>
      <w:r>
        <w:t xml:space="preserve">Abb.  </w:t>
      </w:r>
      <w:fldSimple w:instr=" SEQ Abb._ \* ARABIC ">
        <w:r w:rsidR="00D96721">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9D55F6">
            <w:t>[7]</w:t>
          </w:r>
          <w:r>
            <w:fldChar w:fldCharType="end"/>
          </w:r>
        </w:sdtContent>
      </w:sdt>
      <w:bookmarkEnd w:id="14"/>
    </w:p>
    <w:p w14:paraId="508C4D9B" w14:textId="658145A0"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zXSJ9XX0sIlRhZyI6IkNpdGF2aVBsYWNlaG9sZGVyIzRjZDBhMGE4LWUxMWItNDk3YS05MDBlLTBhMDZkMDAxMzRmYSIsIlRleHQiOiJbdmdsLiA3LCBTLiAzXSIsIldBSVZlcnNpb24iOiI2LjE0LjAuMCJ9}</w:instrText>
          </w:r>
          <w:r w:rsidR="009D55F6">
            <w:fldChar w:fldCharType="separate"/>
          </w:r>
          <w:r w:rsidR="009D55F6">
            <w:t>[vgl. 7, S. 3]</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604CF257" w:rsidR="006E78A5" w:rsidRDefault="008119A8" w:rsidP="008119A8">
      <w:pPr>
        <w:pStyle w:val="Beschriftung"/>
        <w:jc w:val="center"/>
      </w:pPr>
      <w:bookmarkStart w:id="15" w:name="_Toc138509520"/>
      <w:r>
        <w:t xml:space="preserve">Abb.  </w:t>
      </w:r>
      <w:fldSimple w:instr=" SEQ Abb._ \* ARABIC ">
        <w:r w:rsidR="00D96721">
          <w:rPr>
            <w:noProof/>
          </w:rPr>
          <w:t>3</w:t>
        </w:r>
      </w:fldSimple>
      <w:r>
        <w:t>: GNSS-Punkte und zugehörige Kandidaten</w:t>
      </w:r>
      <w:bookmarkEnd w:id="15"/>
    </w:p>
    <w:p w14:paraId="74A8DB0B" w14:textId="77777777" w:rsidR="008119A8" w:rsidRDefault="008119A8" w:rsidP="008119A8"/>
    <w:p w14:paraId="4E0AE37A" w14:textId="1F3C3DC8"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9473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NmLl0ifV19LCJUYWciOiJDaXRhdmlQbGFjZWhvbGRlciNlMjkwZmFlZi04OWFlLTQ3MGEtYWY2OC01YTQxMDI4MGRmMDkiLCJUZXh0IjoiW3ZnbC4gNywgUy4gM2YuXSIsIldBSVZlcnNpb24iOiI2LjE0LjAuMCJ9}</w:instrText>
          </w:r>
          <w:r w:rsidR="009473F8">
            <w:fldChar w:fldCharType="separate"/>
          </w:r>
          <w:r w:rsidR="009473F8">
            <w:t>[vgl. 7, S. 3f.]</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72115DC2" w:rsidR="00D96721" w:rsidRDefault="00D96721" w:rsidP="00D96721">
      <w:pPr>
        <w:pStyle w:val="Beschriftung"/>
        <w:jc w:val="center"/>
      </w:pPr>
      <w:bookmarkStart w:id="16" w:name="_Toc138509521"/>
      <w:r>
        <w:t xml:space="preserve">Abb.  </w:t>
      </w:r>
      <w:fldSimple w:instr=" SEQ Abb._ \* ARABIC ">
        <w:r>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t>[7]</w:t>
          </w:r>
          <w:r>
            <w:fldChar w:fldCharType="end"/>
          </w:r>
        </w:sdtContent>
      </w:sdt>
      <w:bookmarkEnd w:id="16"/>
    </w:p>
    <w:p w14:paraId="038AA834" w14:textId="77777777" w:rsidR="00F26DEA" w:rsidRDefault="00F26DEA" w:rsidP="008119A8"/>
    <w:p w14:paraId="4EA98F4E" w14:textId="638ADE20"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xNCwiUmVmZXJlbmNlSWQiOiJiNDY3ZjY2OC04OTc5LTQxYzctYTJiYi05OGRiODBhZGE4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0VDEwOjI2OjM3WiIsIk1vZGlmaWVkQnkiOiJyM2p4b2pwd3BieWk3cW9qdGl5bmRtNHdtN2V2cXpob3JlMmp2bHJjb3hsZmgiLCJJZCI6ImZlYzhlN2NjLWRlYjctNGZmOC1hODk5LTc1NTgxMmIyMTJjZSIsIk1vZGlmaWVkT24iOiIyMDIzLTA2LTI0VDEwOjI2OjM3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5MTAuMTMwNjUiLCJVcmlTdHJpbmciOiJodHRwczovL2FyeGl2Lm9yZy9wZGYvMTkxMC4xMzA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JbdmdsLiA4LCBTLiA0XSJ9XX0sIlRhZyI6IkNpdGF2aVBsYWNlaG9sZGVyIzJhN2MwNWI1LWE5YjQtNDdiMy04MDEzLTRmZmI2ODgyZDhmNCIsIlRleHQiOiJbdmdsLiA4LCBTLiA0XSIsIldBSVZlcnNpb24iOiI2LjE0LjAuMCJ9}</w:instrText>
          </w:r>
          <w:r w:rsidR="00FF414F">
            <w:fldChar w:fldCharType="separate"/>
          </w:r>
          <w:r w:rsidR="00FF414F">
            <w:t>[vgl. 8, S. 4]</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BA3A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RUMTE6NTE6NDY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FmLl0ifV19LCJUYWciOiJDaXRhdmlQbGFjZWhvbGRlciMyYjUwZWNmYy1kOWM0LTQ3MWQtOTQyOS03MjVlN2QwYTRiY2EiLCJUZXh0IjoiW3ZnbC4gNywgUy4gMWYuXSIsIldBSVZlcnNpb24iOiI2LjE0LjAuMCJ9}</w:instrText>
          </w:r>
          <w:r w:rsidR="00BA3A1C">
            <w:fldChar w:fldCharType="separate"/>
          </w:r>
          <w:r w:rsidR="00BA3A1C">
            <w:t>[vgl. 7, S. 1f.]</w:t>
          </w:r>
          <w:r w:rsidR="00BA3A1C">
            <w:fldChar w:fldCharType="end"/>
          </w:r>
        </w:sdtContent>
      </w:sdt>
      <w:r w:rsidR="00B25605">
        <w:t>.</w:t>
      </w:r>
    </w:p>
    <w:p w14:paraId="6DF906A6" w14:textId="365398A7"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proofErr w:type="spellStart"/>
      <w:r w:rsidR="00362E32">
        <w:t>Pingfu</w:t>
      </w:r>
      <w:proofErr w:type="spellEnd"/>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MDoyNjozN1oiLCJNb2RpZmllZEJ5IjoicjNqeG9qcHdwYnlpN3FvanRpeW5kbTR3bTdldnF6aG9yZTJqdmxyY294bGZoIiwiSWQiOiJmZWM4ZTdjYy1kZWI3LTRmZjgtYTg5OS03NTU4MTJiMjEyY2UiLCJNb2RpZmllZE9uIjoiMjAyMy0wNi0yNFQxMDoyNjozN1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OTEwLjEzMDY1IiwiVXJpU3RyaW5nIjoiaHR0cHM6Ly9hcnhpdi5vcmcvcGRmLzE5MTAuMTMwNjU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nIzanhvanB3cGJ5aTdxb2p0aXluZG00d203ZXZxemhvcmUyanZscmNveGxmaCIsIkNyZWF0ZWRPbiI6IjIwMjMtMDYtMjRUMTA6MjY6MzdaIiwiTW9kaWZpZWRCeSI6InIzanhvanB3cGJ5aTdxb2p0aXluZG00d203ZXZxemhvcmUyanZscmNveGxmaCIsIklkIjoiZjEzN2VmOGUtMWRlNi00OTIwLTlmYmEtMWU1OTMyYmNjYjYxIiwiTW9kaWZpZWRPbiI6IjIwMjMtMDYtMjRUMTA6MjY6Mzda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}</w:instrText>
          </w:r>
          <w:r>
            <w:fldChar w:fldCharType="separate"/>
          </w:r>
          <w:r>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38782555"/>
      <w:r>
        <w:t>Maschinelles Lernen</w:t>
      </w:r>
      <w:r w:rsidR="00441254">
        <w:t xml:space="preserve"> und Klassifikation</w:t>
      </w:r>
      <w:bookmarkEnd w:id="17"/>
    </w:p>
    <w:p w14:paraId="47D94C01" w14:textId="320C554E" w:rsidR="008D5BBD" w:rsidRDefault="00151EEE" w:rsidP="00903292">
      <w:r>
        <w:t xml:space="preserve">Eine weit verbreitete </w:t>
      </w:r>
      <w:r w:rsidR="00F614A1">
        <w:t>aber eher allgemeine</w:t>
      </w:r>
      <w:r>
        <w:t xml:space="preserv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4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OV0ifV19LCJUYWciOiJDaXRhdmlQbGFjZWhvbGRlciMyOWZiZGVkMy1mMzAxLTQwYzEtYjJmZS1mZTdmZTgzY2M3ZTIiLCJUZXh0IjoiW3ZnbC4gOV0iLCJXQUlWZXJzaW9uIjoiNi4xNC4wLjAifQ==}</w:instrText>
          </w:r>
          <w:r w:rsidR="005317E6">
            <w:fldChar w:fldCharType="separate"/>
          </w:r>
          <w:r w:rsidR="005317E6">
            <w:t>[vgl. 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xml:space="preserve">, Probleme zu </w:t>
      </w:r>
      <w:r w:rsidR="00903292">
        <w:lastRenderedPageBreak/>
        <w:t>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hierfür</w:t>
      </w:r>
      <w:r w:rsidR="00DF79A2">
        <w:t xml:space="preserve"> 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334A6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NlQxNzozMz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0XSJ9XX0sIlRhZyI6IkNpdGF2aVBsYWNlaG9sZGVyIzg2NjE4NWRlLWU3MzQtNDlhMi04MjViLTEwNDM4M2I0ZDg0ZSIsIlRleHQiOiJbdmdsLiAxMCwgUy4gNF0iLCJXQUlWZXJzaW9uIjoiNi4xNC4wLjAifQ==}</w:instrText>
          </w:r>
          <w:r w:rsidR="00334A61">
            <w:fldChar w:fldCharType="separate"/>
          </w:r>
          <w:r w:rsidR="00334A61">
            <w:t>[vgl. 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D24E2C">
        <w:t>) mehr oder weniger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720A4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FmZi5dIn1dfSwiVGFnIjoiQ2l0YXZpUGxhY2Vob2xkZXIjYTdkYWViYTktZTNiNS00ZWJhLTk4YzItY2Q0NTVjMWIzYTNiIiwiVGV4dCI6Ilt2Z2wuIDEwLCBTLiAyMWZmLl0iLCJXQUlWZXJzaW9uIjoiNi4xNC4wLjAifQ==}</w:instrText>
          </w:r>
          <w:r w:rsidR="00090B15">
            <w:fldChar w:fldCharType="separate"/>
          </w:r>
          <w:r w:rsidR="00720A41">
            <w:t>[vgl. 10, S. 21ff.]</w:t>
          </w:r>
          <w:r w:rsidR="00090B15">
            <w:fldChar w:fldCharType="end"/>
          </w:r>
        </w:sdtContent>
      </w:sdt>
      <w:r w:rsidR="00090B15">
        <w:t>.</w:t>
      </w:r>
      <w:r w:rsidR="00720A41">
        <w:t xml:space="preserve"> </w:t>
      </w:r>
    </w:p>
    <w:p w14:paraId="026EA48E" w14:textId="357A04FA" w:rsidR="00A41BAB"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4E4D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NlQxNzozMz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2XSJ9XX0sIlRhZyI6IkNpdGF2aVBsYWNlaG9sZGVyIzc1YjEwMjAxLWJkOTYtNDIxNy1iNmJlLTEwNjI2MWQwMjUzMiIsIlRleHQiOiJbdmdsLiAxMCwgUy4gNl0iLCJXQUlWZXJzaW9uIjoiNi4xNC4wLjAifQ==}</w:instrText>
          </w:r>
          <w:r w:rsidR="004E4DC0">
            <w:fldChar w:fldCharType="separate"/>
          </w:r>
          <w:r w:rsidR="004E4DC0">
            <w:t>[vgl. 10, S. 6]</w:t>
          </w:r>
          <w:r w:rsidR="004E4DC0">
            <w:fldChar w:fldCharType="end"/>
          </w:r>
        </w:sdtContent>
      </w:sdt>
      <w:r w:rsidR="00BE5E95">
        <w:t>.</w:t>
      </w:r>
    </w:p>
    <w:p w14:paraId="5659B5F1" w14:textId="5C49A2C4" w:rsidR="002D7A1E" w:rsidRDefault="004E4DC0" w:rsidP="007B71BC">
      <w:r>
        <w:t xml:space="preserve">Eine für das </w:t>
      </w:r>
      <w:r w:rsidR="006B6479">
        <w:t>M</w:t>
      </w:r>
      <w:r>
        <w:t xml:space="preserve">aschinelle Lernen typische Art von Problem ist hierbei die </w:t>
      </w:r>
      <w:r w:rsidRPr="00A54DDE">
        <w:rPr>
          <w:i/>
          <w:iCs/>
        </w:rPr>
        <w:t>Klassifikation</w:t>
      </w:r>
      <w:r>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6030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xXSJ9XX0sIlRhZyI6IkNpdGF2aVBsYWNlaG9sZGVyI2FmOTYzNzYxLTBkNjUtNGMzYS1iZWJlLWZmMTk5MWExYmE3YSIsIlRleHQiOiJbdmdsLiAxMSwgUy4gMV0iLCJXQUlWZXJzaW9uIjoiNi4xNC4wLjAifQ==}</w:instrText>
          </w:r>
          <w:r w:rsidR="006030F9">
            <w:fldChar w:fldCharType="separate"/>
          </w:r>
          <w:r w:rsidR="006030F9">
            <w:t>[vgl. 11, S. 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1D05CE69"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proofErr w:type="spellStart"/>
      <w:r w:rsidR="00EF2FF4" w:rsidRPr="00EF2FF4">
        <w:rPr>
          <w:i/>
          <w:iCs/>
        </w:rPr>
        <w:t>Supervised</w:t>
      </w:r>
      <w:proofErr w:type="spellEnd"/>
      <w:r w:rsidR="00EF2FF4" w:rsidRPr="00EF2FF4">
        <w:rPr>
          <w:i/>
          <w:iCs/>
        </w:rPr>
        <w:t xml:space="preserve">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w:t>
      </w:r>
      <w:proofErr w:type="spellStart"/>
      <w:r w:rsidR="00C0492F" w:rsidRPr="00C0492F">
        <w:rPr>
          <w:i/>
          <w:iCs/>
        </w:rPr>
        <w:t>Supervised</w:t>
      </w:r>
      <w:proofErr w:type="spellEnd"/>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w:t>
      </w:r>
      <w:proofErr w:type="spellStart"/>
      <w:r w:rsidR="00C0492F" w:rsidRPr="00C0492F">
        <w:rPr>
          <w:i/>
          <w:iCs/>
        </w:rPr>
        <w:t>Unsupervised</w:t>
      </w:r>
      <w:proofErr w:type="spellEnd"/>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C049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O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N1QxNzoxMzo1OC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5ZmYuXSJ9XX0sIlRhZyI6IkNpdGF2aVBsYWNlaG9sZGVyIzMzODVmM2NkLTgwMjktNDgwZi1hOTZmLTM4MTcyNWUwYzkxNCIsIlRleHQiOiJbdmdsLiAxMCwgUy4gOWZmLl0iLCJXQUlWZXJzaW9uIjoiNi4xNC4wLjAifQ==}</w:instrText>
          </w:r>
          <w:r w:rsidR="00C0492F">
            <w:fldChar w:fldCharType="separate"/>
          </w:r>
          <w:r w:rsidR="00C0492F">
            <w:t>[vgl. 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38782556"/>
      <w:r>
        <w:lastRenderedPageBreak/>
        <w:t xml:space="preserve">Eingesetzte </w:t>
      </w:r>
      <w:r w:rsidR="00441254">
        <w:t>Klassifikationsverfahren</w:t>
      </w:r>
      <w:bookmarkEnd w:id="18"/>
    </w:p>
    <w:p w14:paraId="74D94183" w14:textId="7A3B2715" w:rsidR="00713E80" w:rsidRPr="00713E80" w:rsidRDefault="00713E80" w:rsidP="00713E80">
      <w:r>
        <w:t xml:space="preserve">Es existieren zahlreiche Maschinelle Lernverfahren, welche sich für den Einsatz als Klassifikationsverfahren eignen. Im Folgenden </w:t>
      </w:r>
      <w:r w:rsidR="00C22488">
        <w:t>soll dabei lediglich auf die 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AB5DC2" w:rsidRPr="003303B4">
        <w:rPr>
          <w:i/>
          <w:iCs/>
        </w:rPr>
        <w:t>Entscheidungsbäumen</w:t>
      </w:r>
      <w:r w:rsidR="00AB5DC2">
        <w:t xml:space="preserve"> basiert, wird auch deren </w:t>
      </w:r>
      <w:r w:rsidR="0068310F">
        <w:t>Funktionsweise</w:t>
      </w:r>
      <w:r w:rsidR="007B10CB">
        <w:t xml:space="preserve"> kurz</w:t>
      </w:r>
      <w:r w:rsidR="0068310F">
        <w:t xml:space="preserve"> erläutert.</w:t>
      </w:r>
    </w:p>
    <w:p w14:paraId="73A886F6" w14:textId="491FEE8D" w:rsidR="007B71BC" w:rsidRDefault="002D66A3" w:rsidP="007B71BC">
      <w:pPr>
        <w:pStyle w:val="berschrift3"/>
      </w:pPr>
      <w:bookmarkStart w:id="19" w:name="_Toc138782557"/>
      <w:r>
        <w:t>Support Vector Machine</w:t>
      </w:r>
      <w:bookmarkEnd w:id="19"/>
    </w:p>
    <w:p w14:paraId="2D24A02A" w14:textId="77777777" w:rsidR="00822681" w:rsidRPr="00822681" w:rsidRDefault="00822681" w:rsidP="00822681"/>
    <w:p w14:paraId="7C62DB55" w14:textId="63848ABD" w:rsidR="007B71BC" w:rsidRDefault="00AB5DC2" w:rsidP="007B71BC">
      <w:pPr>
        <w:pStyle w:val="berschrift3"/>
        <w:rPr>
          <w:lang w:val="en-GB"/>
        </w:rPr>
      </w:pPr>
      <w:bookmarkStart w:id="20" w:name="_Toc138782558"/>
      <w:r>
        <w:rPr>
          <w:lang w:val="en-GB"/>
        </w:rPr>
        <w:t>Entscheidungsbäume</w:t>
      </w:r>
      <w:r w:rsidR="00D14F26" w:rsidRPr="00D14F26">
        <w:rPr>
          <w:lang w:val="en-GB"/>
        </w:rPr>
        <w:t xml:space="preserve"> und Random F</w:t>
      </w:r>
      <w:r w:rsidR="00D14F26">
        <w:rPr>
          <w:lang w:val="en-GB"/>
        </w:rPr>
        <w:t>orest</w:t>
      </w:r>
      <w:bookmarkEnd w:id="20"/>
    </w:p>
    <w:p w14:paraId="47B105E2" w14:textId="77777777" w:rsidR="00822681" w:rsidRPr="00822681" w:rsidRDefault="00822681" w:rsidP="00822681">
      <w:pPr>
        <w:rPr>
          <w:lang w:val="en-GB"/>
        </w:rPr>
      </w:pPr>
    </w:p>
    <w:p w14:paraId="49C8444D" w14:textId="501432F8" w:rsidR="00441254" w:rsidRDefault="00441254" w:rsidP="00441254">
      <w:pPr>
        <w:pStyle w:val="berschrift2"/>
      </w:pPr>
      <w:bookmarkStart w:id="21" w:name="_Toc138782559"/>
      <w:r>
        <w:t xml:space="preserve">Klassifikation mit </w:t>
      </w:r>
      <w:r w:rsidR="00C057EC">
        <w:t>Künstlichen N</w:t>
      </w:r>
      <w:r>
        <w:t>euronalen Netzen</w:t>
      </w:r>
      <w:bookmarkEnd w:id="21"/>
    </w:p>
    <w:p w14:paraId="32D99268" w14:textId="059CB02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w:t>
      </w:r>
      <w:r w:rsidR="0082195D" w:rsidRPr="00C057EC">
        <w:rPr>
          <w:color w:val="70AD47" w:themeColor="accent6"/>
        </w:rPr>
        <w:t>von KNNs</w:t>
      </w:r>
      <w:r w:rsidRPr="00C057EC">
        <w:rPr>
          <w:color w:val="70AD47" w:themeColor="accent6"/>
        </w:rPr>
        <w:t xml:space="preserve"> ist alles andere als trivial und sollte deshalb erläutert werden.</w:t>
      </w:r>
    </w:p>
    <w:p w14:paraId="7C3035C4" w14:textId="5FC2EFC3" w:rsidR="007B71BC" w:rsidRDefault="007B71BC" w:rsidP="00C057EC">
      <w:pPr>
        <w:pStyle w:val="berschrift3"/>
      </w:pPr>
      <w:bookmarkStart w:id="22" w:name="_Toc138782560"/>
      <w:r>
        <w:t>Grundlagen</w:t>
      </w:r>
      <w:bookmarkEnd w:id="22"/>
    </w:p>
    <w:p w14:paraId="7B8EE924" w14:textId="3E341612" w:rsidR="007B71BC" w:rsidRDefault="007B71BC" w:rsidP="00C057EC">
      <w:pPr>
        <w:pStyle w:val="berschrift3"/>
      </w:pPr>
      <w:bookmarkStart w:id="23" w:name="_Toc138782561"/>
      <w:r>
        <w:t>Feed-Forward-Netze</w:t>
      </w:r>
      <w:bookmarkEnd w:id="23"/>
    </w:p>
    <w:p w14:paraId="65884DFC" w14:textId="0D974ACF" w:rsidR="007B71BC" w:rsidRDefault="007B71BC" w:rsidP="00C057EC">
      <w:pPr>
        <w:pStyle w:val="berschrift3"/>
      </w:pPr>
      <w:bookmarkStart w:id="24" w:name="_Toc138782562"/>
      <w:r>
        <w:t>Rekurrente Neuronale Netze</w:t>
      </w:r>
      <w:bookmarkEnd w:id="24"/>
    </w:p>
    <w:p w14:paraId="54BC797E" w14:textId="13453C1D" w:rsidR="00EF3CF4" w:rsidRDefault="00EF3CF4" w:rsidP="00EF3CF4">
      <w:pPr>
        <w:pStyle w:val="berschrift2"/>
      </w:pPr>
      <w:bookmarkStart w:id="25" w:name="_Toc138782563"/>
      <w:r>
        <w:t xml:space="preserve">Bewertungsmaße für </w:t>
      </w:r>
      <w:r w:rsidR="00B33723">
        <w:t>Klassifikatoren</w:t>
      </w:r>
      <w:bookmarkEnd w:id="25"/>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26" w:name="_Toc138782564"/>
      <w:r>
        <w:lastRenderedPageBreak/>
        <w:t>Konfusionsmatrizen</w:t>
      </w:r>
      <w:bookmarkEnd w:id="26"/>
    </w:p>
    <w:p w14:paraId="4AC81543" w14:textId="2FF96CA3"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RdIn1dfSwiVGFnIjoiQ2l0YXZpUGxhY2Vob2xkZXIjZDU4NGU5ZDktNmEzMC00OGM5LWFlN2ItMmY3NDc1YTBiNzY3IiwiVGV4dCI6Ilt2Z2wuIDEwLCBTLiA5NF0iLCJXQUlWZXJzaW9uIjoiNi4xNC4wLjAifQ==}</w:instrText>
          </w:r>
          <w:r w:rsidR="000C369A">
            <w:fldChar w:fldCharType="separate"/>
          </w:r>
          <w:r w:rsidR="005317E6">
            <w:t>[vgl. 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A96770E" w:rsidR="00A717E6" w:rsidRDefault="00F400BA" w:rsidP="00A717E6">
      <w:pPr>
        <w:pStyle w:val="Beschriftung"/>
        <w:jc w:val="center"/>
      </w:pPr>
      <w:bookmarkStart w:id="27" w:name="_Toc138509522"/>
      <w:r w:rsidRPr="00F400BA">
        <w:t xml:space="preserve">Abb.  </w:t>
      </w:r>
      <w:fldSimple w:instr=" SEQ Abb._ \* ARABIC ">
        <w:r w:rsidR="00D96721">
          <w:rPr>
            <w:noProof/>
          </w:rPr>
          <w:t>5</w:t>
        </w:r>
      </w:fldSimple>
      <w:r w:rsidRPr="00F400BA">
        <w:t>: Beispiel für eine</w:t>
      </w:r>
      <w:r w:rsidR="00A717E6">
        <w:t xml:space="preserve"> zweiklassige</w:t>
      </w:r>
      <w:r w:rsidRPr="00F400BA">
        <w:t xml:space="preserve"> Konfusionsmatrix</w:t>
      </w:r>
      <w:r w:rsidR="00796B9D">
        <w:t>; eigene Abbildung</w:t>
      </w:r>
      <w:bookmarkEnd w:id="27"/>
    </w:p>
    <w:p w14:paraId="73B7D2B2" w14:textId="77777777" w:rsidR="00A717E6" w:rsidRDefault="00A717E6" w:rsidP="00A717E6"/>
    <w:p w14:paraId="62845DDB" w14:textId="33F587B0"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yXSJ9XX0sIlRhZyI6IkNpdGF2aVBsYWNlaG9sZGVyIzlkZTc5MmI1LWQzYmYtNGI2Yi04NjBlLTk4MDE3ZDM1ZmI2OCIsIlRleHQiOiJbdmdsLiAxMSwgUy4gMl0iLCJXQUlWZXJzaW9uIjoiNi4xNC4wLjAifQ==}</w:instrText>
          </w:r>
          <w:r w:rsidR="00180C86">
            <w:fldChar w:fldCharType="separate"/>
          </w:r>
          <w:r w:rsidR="005317E6">
            <w:t>[vgl. 11, S. 2]</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28" w:name="_Toc138782565"/>
      <w:r>
        <w:t>Accuracy</w:t>
      </w:r>
      <w:r w:rsidR="008824CA">
        <w:t xml:space="preserve"> / Genauigkeit</w:t>
      </w:r>
      <w:bookmarkEnd w:id="28"/>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lastRenderedPageBreak/>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75E3E829"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xNy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MTEsIFMuIDNmLl0ifV19LCJUYWciOiJDaXRhdmlQbGFjZWhvbGRlciNhNzU0NTc4OS1mOTFkLTRhNzItYWMxOS1jMzBiMzVhY2NlOTAiLCJUZXh0IjoiW3ZnbC4gMTEsIFMuIDNmLl0iLCJXQUlWZXJzaW9uIjoiNi4xNC4wLjAifQ==}</w:instrText>
          </w:r>
          <w:r w:rsidR="00311B52">
            <w:fldChar w:fldCharType="separate"/>
          </w:r>
          <w:r w:rsidR="005317E6">
            <w:t>[vgl. 11, S.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29" w:name="_Toc138782566"/>
      <w:r>
        <w:t>Precision</w:t>
      </w:r>
      <w:r w:rsidR="008824CA">
        <w:t xml:space="preserve"> / Relevanz</w:t>
      </w:r>
      <w:bookmarkEnd w:id="29"/>
    </w:p>
    <w:p w14:paraId="4C202A1E" w14:textId="1594347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ZGU5NzY1YjktNTdlZC00ZDU1LTk2YjQtYjFmNTkzNGYwZWZmIiwiVGV4dCI6Ilt2Z2wuIDEwLCBTLiA5NV0iLCJXQUlWZXJzaW9uIjoiNi4xNC4wLjAifQ==}</w:instrText>
          </w:r>
          <w:r w:rsidR="00307A93">
            <w:fldChar w:fldCharType="separate"/>
          </w:r>
          <w:r w:rsidR="005317E6">
            <w:t>[vgl. 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6F977B0D"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YjQ3OTZjMzEtMTJkYy00M2NkLWE5MjQtYjcwMmQ1NDdjZjY0IiwiVGV4dCI6Ilt2Z2wuIDExLCA2Zi5dIiwiV0FJVmVyc2lvbiI6IjYuMTQuMC4wIn0=}</w:instrText>
          </w:r>
          <w:r w:rsidR="00D8251C">
            <w:fldChar w:fldCharType="separate"/>
          </w:r>
          <w:r w:rsidR="005317E6">
            <w:t>[vgl. 11,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5872D35F" w:rsidR="005417D4" w:rsidRPr="000619E0" w:rsidRDefault="000C6B22" w:rsidP="00CA15D2">
      <w:r>
        <w:t xml:space="preserve">Da die Precision </w:t>
      </w:r>
      <w:r w:rsidR="00D1734C">
        <w:t xml:space="preserve">durch die ausschließliche Beachtung der positiven Vorhersagen </w:t>
      </w:r>
      <w:proofErr w:type="gramStart"/>
      <w:r w:rsidR="00D1734C">
        <w:t>alleine</w:t>
      </w:r>
      <w:proofErr w:type="gramEnd"/>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0" w:name="_Toc138782567"/>
      <w:r>
        <w:t>Recall</w:t>
      </w:r>
      <w:r w:rsidR="008824CA">
        <w:t xml:space="preserve"> / Sensitivität</w:t>
      </w:r>
      <w:bookmarkEnd w:id="30"/>
    </w:p>
    <w:p w14:paraId="418D17DA" w14:textId="18300352"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MzA5MTliZDEtOWExMi00MTFhLWIxMDUtZWQ3MDQ4NjUyZDk5IiwiVGV4dCI6Ilt2Z2wuIDEwLCBTLiA5NV0iLCJXQUlWZXJzaW9uIjoiNi4xNC4wLjAifQ==}</w:instrText>
          </w:r>
          <w:r>
            <w:fldChar w:fldCharType="separate"/>
          </w:r>
          <w:r w:rsidR="005317E6">
            <w:t>[vgl. 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386CFD8E"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MjNmMmQ4NzEtYjRjNi00Mjc0LTg2ZjYtZjJmZTFmODNhNmYyIiwiVGV4dCI6Ilt2Z2wuIDExLCA2Zi5dIiwiV0FJVmVyc2lvbiI6IjYuMTQuMC4wIn0=}</w:instrText>
          </w:r>
          <w:r>
            <w:fldChar w:fldCharType="separate"/>
          </w:r>
          <w:r w:rsidR="005317E6">
            <w:t>[vgl. 11,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31" w:name="_Toc138782568"/>
      <w:r>
        <w:t>F1-Score</w:t>
      </w:r>
      <w:bookmarkEnd w:id="31"/>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737636EC"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ZdIn1dfSwiVGFnIjoiQ2l0YXZpUGxhY2Vob2xkZXIjM2Y1Mjg3MWItZjAwZC00MWM4LTk1YzctYTgyODk2NmZmMDZjIiwiVGV4dCI6Ilt2Z2wuIDEwLCBTLiA5Nl0iLCJXQUlWZXJzaW9uIjoiNi4xNC4wLjAifQ==}</w:instrText>
          </w:r>
          <w:r w:rsidR="003A101F">
            <w:fldChar w:fldCharType="separate"/>
          </w:r>
          <w:r w:rsidR="005317E6">
            <w:t>[vgl. 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32" w:name="_Toc138782569"/>
      <w:r>
        <w:t>Eingesetzte Technologien</w:t>
      </w:r>
      <w:r w:rsidR="00314435">
        <w:t xml:space="preserve"> und Frameworks</w:t>
      </w:r>
      <w:bookmarkEnd w:id="32"/>
    </w:p>
    <w:p w14:paraId="0D173BF6" w14:textId="558387F5" w:rsidR="00196168" w:rsidRDefault="00196168" w:rsidP="00196168">
      <w:pPr>
        <w:pStyle w:val="berschrift3"/>
      </w:pPr>
      <w:bookmarkStart w:id="33" w:name="_Toc138782570"/>
      <w:r>
        <w:t>Valhalla Map-Matching API</w:t>
      </w:r>
      <w:bookmarkEnd w:id="33"/>
    </w:p>
    <w:p w14:paraId="11F2908D" w14:textId="1540D56A" w:rsidR="00362E32" w:rsidRDefault="00362E32" w:rsidP="00362E32">
      <w:r>
        <w:t>Für der praktischen Umsetzung des Map-Matchings wird im Zuge dieser Arbeit die</w:t>
      </w:r>
      <w:r w:rsidR="00BB762F">
        <w:t xml:space="preserve"> http-basierte</w:t>
      </w:r>
      <w:r>
        <w:t xml:space="preserve"> Map-Matching-Service-API der </w:t>
      </w:r>
      <w:r w:rsidR="00D65B0B">
        <w:t>o</w:t>
      </w:r>
      <w:r>
        <w:t>pen-</w:t>
      </w:r>
      <w:r w:rsidR="00D65B0B">
        <w:t>s</w:t>
      </w:r>
      <w:r>
        <w:t xml:space="preserve">ource Routing-Engine </w:t>
      </w:r>
      <w:r w:rsidRPr="00362E32">
        <w:rPr>
          <w:i/>
          <w:iCs/>
        </w:rPr>
        <w:t>Valhalla</w:t>
      </w:r>
      <w:r w:rsidR="00CA70DF" w:rsidRPr="00CA70DF">
        <w:t xml:space="preserve"> in der Version 3.3.0</w:t>
      </w:r>
      <w:r w:rsidRPr="00CA70DF">
        <w:t xml:space="preserve"> </w:t>
      </w:r>
      <w:r>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9D50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0VDExOjUxOjQ2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9D50AB">
            <w:t>[7]</w:t>
          </w:r>
          <w:r w:rsidR="009D50AB">
            <w:fldChar w:fldCharType="end"/>
          </w:r>
        </w:sdtContent>
      </w:sdt>
      <w:r>
        <w:t xml:space="preserve"> die Nutzung dieses Services</w:t>
      </w:r>
      <w:r w:rsidR="002019F8">
        <w:t xml:space="preserve"> als performante</w:t>
      </w:r>
      <w:r w:rsidR="006D2538">
        <w:t xml:space="preserve"> und gut skalierbare</w:t>
      </w:r>
      <w:r w:rsidR="002019F8">
        <w:t xml:space="preserve"> </w:t>
      </w:r>
      <w:r w:rsidR="002019F8">
        <w:lastRenderedPageBreak/>
        <w:t xml:space="preserve">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t>nahelegen.</w:t>
      </w:r>
    </w:p>
    <w:p w14:paraId="4924B72B" w14:textId="1DDA9E10"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proofErr w:type="spellStart"/>
      <w:r w:rsidR="009D50AB" w:rsidRPr="009D50AB">
        <w:rPr>
          <w:rStyle w:val="Code"/>
        </w:rPr>
        <w:t>trace_route</w:t>
      </w:r>
      <w:proofErr w:type="spellEnd"/>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proofErr w:type="spellStart"/>
      <w:r w:rsidR="00042E62" w:rsidRPr="00042E62">
        <w:rPr>
          <w:rStyle w:val="Code"/>
        </w:rPr>
        <w:t>trace_attributes</w:t>
      </w:r>
      <w:proofErr w:type="spellEnd"/>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ZhbGhhbGxhLmdpdGh1Yi5pby92YWxoYWxsYS9hcGkvbWFwLW1hdGNoaW5nL2FwaS1yZWZlcmVuY2UvI3RyYWNlLXJvdXRlLWFjdGlvbiIsIlVyaVN0cmluZyI6Imh0dHBzOi8vdmFsaGFsbGEuZ2l0aHViLmlvL3ZhbGhhbGxhL2FwaS9tYXAtbWF0Y2hpbmcvYXBpLXJlZmVyZW5jZS8jdHJhY2Utcm91dGUtYWN0aW9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}</w:instrText>
          </w:r>
          <w:r w:rsidR="004E66B2">
            <w:fldChar w:fldCharType="separate"/>
          </w:r>
          <w:r w:rsidR="005317E6">
            <w:t>[12]</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34" w:name="_Toc138782571"/>
      <w:r>
        <w:t>Python</w:t>
      </w:r>
      <w:bookmarkEnd w:id="34"/>
      <w:r>
        <w:t xml:space="preserve"> </w:t>
      </w:r>
    </w:p>
    <w:p w14:paraId="1611216A" w14:textId="1088318A"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5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UHl0aG9uIEZvdW5kYXRpb24iLCJQcm90ZWN0ZWQiOmZhbHNlLCJTZXgiOjAsIkNyZWF0ZWRCeSI6Il9MZW5uaSBLb2VwcGVyIiwiQ3JlYXRlZE9uIjoiMjAyMy0wNi0yNFQxNDozOToxMCIsIk1vZGlmaWVkQnkiOiJfTGVubmkgS29lcHBlciIsIklkIjoiNzE0ZTBjNWItNTc1MS00ZDEwLTgzZmUtN2YzMTM1MzAzODg4IiwiTW9kaWZpZWRPbiI6IjIwMjMtMDYtMjRUMTQ6Mzk6M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Ymhkd3JwdnEuanBnIiwiVXJpU3RyaW5nIjoiNTYwNDI2NjctZGMzNS00M2IzLWFiMDctNjk5MmNkMTVmNzJ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vY3MucHl0aG9uLm9yZy8zL2ZhcS9nZW5lcmFsLmh0bWwjd2hhdC1pcy1weXRob24tZ29vZC1mb3IiLCJVcmlTdHJpbmciOiJodHRwczovL2RvY3MucHl0aG9uLm9yZy8zL2ZhcS9nZW5lcmFsLmh0bWwjd2hhdC1pcy1weXRob24tZ29vZC1m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xM10ifV19LCJUYWciOiJDaXRhdmlQbGFjZWhvbGRlciMwOTUwODQ0My01YmJjLTQ2NDEtYTQ0Zi1iY2M3OWRlZjM5MDEiLCJUZXh0IjoiW3ZnbC4gMTNdIiwiV0FJVmVyc2lvbiI6IjYuMTQuMC4wIn0=}</w:instrText>
          </w:r>
          <w:r w:rsidR="006716D1">
            <w:fldChar w:fldCharType="separate"/>
          </w:r>
          <w:r w:rsidR="005317E6">
            <w:t>[vgl. 13]</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eXRob24ub3JnLyIsIlVyaVN0cmluZyI6Imh0dHBzOi8vZG9jcy5weXRob24ub3JnLzMuMTA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wYTU3NDc2Yy01Nzk4LTRhYTAtYWU5NC0xMmRjNWYyZGI2ZTgiLCJUZXh0IjoiWzE0XSIsIldBSVZlcnNpb24iOiI2LjE0LjAuMCJ9}</w:instrText>
          </w:r>
          <w:r w:rsidR="004C709B">
            <w:fldChar w:fldCharType="separate"/>
          </w:r>
          <w:r w:rsidR="005317E6">
            <w:t>[14]</w:t>
          </w:r>
          <w:r w:rsidR="004C709B">
            <w:fldChar w:fldCharType="end"/>
          </w:r>
        </w:sdtContent>
      </w:sdt>
      <w:r w:rsidR="004C709B">
        <w:t>, welcher weitere Informationen zur Programmiersprache entnommen werden können.</w:t>
      </w:r>
    </w:p>
    <w:p w14:paraId="2F7951C7" w14:textId="3224E152" w:rsidR="008B56B3" w:rsidRDefault="007B6A52" w:rsidP="00631245">
      <w:r>
        <w:t xml:space="preserve">Zu </w:t>
      </w:r>
      <w:r w:rsidR="00BC6167">
        <w:t>den Gründen,</w:t>
      </w:r>
      <w:r>
        <w:t xml:space="preserve"> warum Python für die praktischen Umsetzungen dieser Arbeit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proofErr w:type="spellStart"/>
      <w:r w:rsidR="00D805B3">
        <w:rPr>
          <w:i/>
          <w:iCs/>
        </w:rPr>
        <w:t>p</w:t>
      </w:r>
      <w:r w:rsidR="008B56B3" w:rsidRPr="008B56B3">
        <w:rPr>
          <w:i/>
          <w:iCs/>
        </w:rPr>
        <w:t>andas</w:t>
      </w:r>
      <w:proofErr w:type="spellEnd"/>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F828F9" w:rsidR="00786BA3" w:rsidRDefault="00786BA3" w:rsidP="00631245">
      <w:r>
        <w:t xml:space="preserve">Bei </w:t>
      </w:r>
      <w:proofErr w:type="spellStart"/>
      <w:r w:rsidR="00D805B3">
        <w:t>p</w:t>
      </w:r>
      <w:r>
        <w:t>andas</w:t>
      </w:r>
      <w:proofErr w:type="spellEnd"/>
      <w:r>
        <w:t xml:space="preserve"> handelt es sich um eine Bibliothek zur Datenanalyse und -verarbeitung. Die Bibliothek bietet dabei zusätzliche Datenstrukturen, wie die sogenannten </w:t>
      </w:r>
      <w:r w:rsidRPr="00B15A14">
        <w:rPr>
          <w:i/>
          <w:iCs/>
        </w:rPr>
        <w:t>Dataframes</w:t>
      </w:r>
      <w:r>
        <w:t xml:space="preserve">, um auch sehr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5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cGFuZGFzIiwiUHJvdGVjdGVkIjpmYWxzZSwiU2V4IjowLCJDcmVhdGVkQnkiOiJfTGVubmkgS29lcHBlciIsIkNyZWF0ZWRPbiI6IjIwMjMtMDYtMjRUMTU6MTg6MzIiLCJNb2RpZmllZEJ5IjoiX0xlbm5pIEtvZXBwZXIiLCJJZCI6IjY1ZDcwYjcyLWRjOWMtNGZjZS04YjJiLWQ1OWFlY2EwMTM1OCIsIk1vZGlmaWVkT24iOiIyMDIzLTA2LTI0VDE1OjE4OjMyIiwiUHJvamVjdCI6eyIkaWQiOiI4IiwiJHR5cGUiOiJTd2lzc0FjYWRlbWljLkNpdGF2aS5Qcm9qZWN0LCBTd2lzc0FjYWRlbWljLkNpdGF2aSJ9fV0sIkNpdGF0aW9uS2V5VXBkYXRlVHlwZSI6MCwiQ29sbGFib3JhdG9ycyI6W10sIkRhdGUiOiIyMy4wN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hbmRhcy5weWRhdGEub3JnLyIsIlVyaVN0cmluZyI6Imh0dHBzOi8vcGFuZGFzLnB5ZGF0YS5vcmcvZG9j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lt2Z2wuIDE1XSJ9XX0sIlRhZyI6IkNpdGF2aVBsYWNlaG9sZGVyI2JiNTE5NTU1LTkwYzktNDMxOC04NThlLTFhODNmMDRlYjIzYSIsIlRleHQiOiJbdmdsLiAxNV0iLCJXQUlWZXJzaW9uIjoiNi4xNC4wLjAifQ==}</w:instrText>
          </w:r>
          <w:r>
            <w:fldChar w:fldCharType="separate"/>
          </w:r>
          <w:r w:rsidR="005317E6">
            <w:t>[vgl. 15]</w:t>
          </w:r>
          <w:r>
            <w:fldChar w:fldCharType="end"/>
          </w:r>
        </w:sdtContent>
      </w:sdt>
      <w:r>
        <w:t>.</w:t>
      </w:r>
      <w:r w:rsidR="00D805B3">
        <w:t xml:space="preserve"> Verwendete Funktionen und Objekte </w:t>
      </w:r>
      <w:r w:rsidR="00D805B3">
        <w:lastRenderedPageBreak/>
        <w:t xml:space="preserve">von </w:t>
      </w:r>
      <w:proofErr w:type="spellStart"/>
      <w:r w:rsidR="00D805B3">
        <w:t>pandas</w:t>
      </w:r>
      <w:proofErr w:type="spellEnd"/>
      <w:r w:rsidR="00D805B3">
        <w:t xml:space="preserve">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proofErr w:type="spellStart"/>
      <w:r w:rsidR="00D805B3" w:rsidRPr="00D805B3">
        <w:rPr>
          <w:rStyle w:val="Code"/>
        </w:rPr>
        <w:t>pd</w:t>
      </w:r>
      <w:proofErr w:type="spellEnd"/>
      <w:r w:rsidR="00D805B3">
        <w:t xml:space="preserve"> eindeutig als solche gekennzeichnet.</w:t>
      </w:r>
    </w:p>
    <w:p w14:paraId="1540D56A" w14:textId="6CE2B7ED"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5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TnVtUHkiLCJQcm90ZWN0ZWQiOmZhbHNlLCJTZXgiOjAsIkNyZWF0ZWRCeSI6Il9MZW5uaSBLb2VwcGVyIiwiQ3JlYXRlZE9uIjoiMjAyMy0wNi0yNFQxNTozMDoxMSIsIk1vZGlmaWVkQnkiOiJfTGVubmkgS29lcHBlciIsIklkIjoiYzE0MDdjNjctZTRkMi00ZjIxLWFkZTEtMTU3Mzg2MTFmZTgyIiwiTW9kaWZpZWRPbiI6IjIwMjMtMDYtMjRUMTU6MzA6MTEiLCJQcm9qZWN0Ijp7IiRpZCI6IjgiLCIkdHlwZSI6IlN3aXNzQWNhZGVtaWMuQ2l0YXZpLlByb2plY3QsIFN3aXNzQWNhZGVtaWMuQ2l0YXZpIn19XSwiQ2l0YXRpb25LZXlVcGRhdGVUeXBlIjowLCJDb2xsYWJvcmF0b3JzIjpbXSwiRGF0ZSI6IjIwLjA2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nVtcHkub3JnLyIsIlVyaVN0cmluZyI6Imh0dHBzOi8vbnVtcHk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MTZdIn1dfSwiVGFnIjoiQ2l0YXZpUGxhY2Vob2xkZXIjOTRiNjBhMDAtZWUxNS00ODc1LWI4ODctYjQzN2U2NWNjNmMxIiwiVGV4dCI6Ilt2Z2wuIDE2XSIsIldBSVZlcnNpb24iOiI2LjE0LjAuMCJ9}</w:instrText>
          </w:r>
          <w:r>
            <w:fldChar w:fldCharType="separate"/>
          </w:r>
          <w:r w:rsidR="005317E6">
            <w:t>[vgl. 16]</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proofErr w:type="spellStart"/>
      <w:r w:rsidR="00D805B3" w:rsidRPr="00D805B3">
        <w:rPr>
          <w:rStyle w:val="Code"/>
        </w:rPr>
        <w:t>np</w:t>
      </w:r>
      <w:proofErr w:type="spellEnd"/>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35" w:name="_Toc138782572"/>
      <w:proofErr w:type="spellStart"/>
      <w:r>
        <w:t>s</w:t>
      </w:r>
      <w:r w:rsidR="00631245">
        <w:t>cikit</w:t>
      </w:r>
      <w:r w:rsidR="00A63ABB">
        <w:t>-l</w:t>
      </w:r>
      <w:r w:rsidR="00631245">
        <w:t>earn</w:t>
      </w:r>
      <w:bookmarkEnd w:id="35"/>
      <w:proofErr w:type="spellEnd"/>
    </w:p>
    <w:p w14:paraId="5C26D384" w14:textId="0F4948FE" w:rsidR="008B41B5" w:rsidRDefault="00563D5B" w:rsidP="004B2707">
      <w:pPr>
        <w:rPr>
          <w:rStyle w:val="Code"/>
          <w:rFonts w:ascii="Times New Roman" w:hAnsi="Times New Roman" w:cs="Times New Roman"/>
        </w:rPr>
      </w:pPr>
      <w:proofErr w:type="spellStart"/>
      <w:r>
        <w:t>Scikit</w:t>
      </w:r>
      <w:r w:rsidR="00A63ABB">
        <w:t>-l</w:t>
      </w:r>
      <w:r>
        <w:t>earn</w:t>
      </w:r>
      <w:proofErr w:type="spellEnd"/>
      <w:r>
        <w:t xml:space="preserve">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xNywiUmVmZXJlbmNlSWQiOiIxMWY4OTRmZS03NTAyLTRjNWYtYWEzYi1hYjgyYThlNjY4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1rdmptczNnLmpwZyIsIlVyaVN0cmluZyI6IjExZjg5NGZlLTc1MDItNGM1Zi1hYTNiLWFiODJhOGU2Njg4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DIvMTA3Njk5ODYxOTgzMjI0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am91cm5hbHMuc2FnZXB1Yi5jb20vZG9pL3BkZi8xMC4zMTAyLzEwNzY5OTg2MTk4MzIyNDg/Y2FzYV90b2tlbj1OcFZSNWk4dk9lWUFBQUFBOmZuNWR4VDdHYmFPdllwOTdodkZyamVJeXFHc3daQXhXa3dvLXR0cmFydllUVlFDYUVMdzVQMjdLdmo0OHNXLVE3S1VLMWNnQWQ3VG5XT0FrIiwiVXJpU3RyaW5nIjoiaHR0cHM6Ly9qb3VybmFscy5zYWdlcHViLmNvbS9kb2kvcGRmLzEwLjMxMDIvMTA3Njk5ODYxOTgzMjI0OD9jYXNhX3Rva2VuPU5wVlI1aTh2T2VZQUFBQUE6Zm41ZHhUN0diYU92WXA5N2h2RnJqZUl5cUdzd1pBeFdrd28tdHRyYXJ2WVRWUUNhRUx3NVAyN0t2ajQ4c1ctUTdLVUsxY2dBZDdUbldPQWs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mkgS29lcHBlciIsIkNyZWF0ZWRPbiI6IjIwMjMtMDYtMjVUMTQ6MTg6MzYiLCJNb2RpZmllZEJ5IjoiX0xlbm5pIEtvZXBwZXIiLCJJZCI6IjE0ZDk3NDNjLTY5ZjEtNGEwYy05ODVhLWE0YzhiZTk4ODQzMCIsIk1vZGlmaWVkT24iOiIyMDIzLTA2LTI1VDE0OjIxOjU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EwMi8xMDc2OTk4NjE5ODMyMjQ4IiwiVXJpU3RyaW5nIjoiaHR0cHM6Ly9kb2kub3JnLzEwLjMxMDIvMTA3Njk5ODYxOTgzMjI0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JbdmdsLiAxNywgUy4gMzUzXSJ9XX0sIlRhZyI6IkNpdGF2aVBsYWNlaG9sZGVyIzk5ZjA2MzFhLTI3ODctNDRlNC1hMTFjLTg4OTgzZWFlYzViOSIsIlRleHQiOiJbdmdsLiAxNywgUy4gMzUzXSIsIldBSVZlcnNpb24iOiI2LjE0LjAuMCJ9}</w:instrText>
          </w:r>
          <w:r w:rsidR="00A57EE3">
            <w:fldChar w:fldCharType="separate"/>
          </w:r>
          <w:r w:rsidR="005317E6">
            <w:t>[vgl. 17, S. 35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proofErr w:type="spellStart"/>
      <w:r w:rsidR="008B41B5" w:rsidRPr="009A6A07">
        <w:rPr>
          <w:i/>
          <w:iCs/>
        </w:rPr>
        <w:t>Estimatoren</w:t>
      </w:r>
      <w:proofErr w:type="spellEnd"/>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proofErr w:type="gramStart"/>
      <w:r w:rsidR="00DE1763" w:rsidRPr="00DE1763">
        <w:rPr>
          <w:rStyle w:val="Code"/>
        </w:rPr>
        <w:t>fit(</w:t>
      </w:r>
      <w:proofErr w:type="gramEnd"/>
      <w:r w:rsidR="00DE1763" w:rsidRPr="00DE1763">
        <w:rPr>
          <w:rStyle w:val="Code"/>
        </w:rPr>
        <w:t>)</w:t>
      </w:r>
      <w:r w:rsidR="00DE1763">
        <w:t xml:space="preserve"> angestoßen, welche den Datensatz entgegennimmt. Alle Parameter können anschließend über öffentliche Attribute des Objekts abgerufen werden.</w:t>
      </w:r>
      <w:r w:rsidR="00803429">
        <w:t xml:space="preserve"> Transformer sind </w:t>
      </w:r>
      <w:proofErr w:type="spellStart"/>
      <w:r w:rsidR="00803429">
        <w:t>Estimatoren</w:t>
      </w:r>
      <w:proofErr w:type="spellEnd"/>
      <w:r w:rsidR="00803429">
        <w:t xml:space="preserve">, welche einen Datensatz zusätzlich </w:t>
      </w:r>
      <w:r w:rsidR="004B2707">
        <w:t xml:space="preserve">transformieren können. Die Transformation wird mit der Methode </w:t>
      </w:r>
      <w:proofErr w:type="spellStart"/>
      <w:proofErr w:type="gramStart"/>
      <w:r w:rsidR="004B2707" w:rsidRPr="004B2707">
        <w:rPr>
          <w:rStyle w:val="Code"/>
        </w:rPr>
        <w:t>transform</w:t>
      </w:r>
      <w:proofErr w:type="spellEnd"/>
      <w:r w:rsidR="004B2707" w:rsidRPr="004B2707">
        <w:rPr>
          <w:rStyle w:val="Code"/>
        </w:rPr>
        <w:t>(</w:t>
      </w:r>
      <w:proofErr w:type="gramEnd"/>
      <w:r w:rsidR="004B2707" w:rsidRPr="004B2707">
        <w:rPr>
          <w:rStyle w:val="Code"/>
        </w:rPr>
        <w:t>)</w:t>
      </w:r>
      <w:r w:rsidR="004B2707">
        <w:t xml:space="preserve">ausgeführt, die einen Datensatz entgegennimmt und den transformierten Datensatz zurückliefert. Die Transformation beruht dabei auf den gelernten Parameter der </w:t>
      </w:r>
      <w:proofErr w:type="gramStart"/>
      <w:r w:rsidR="004B2707" w:rsidRPr="004B2707">
        <w:rPr>
          <w:rStyle w:val="Code"/>
        </w:rPr>
        <w:t>fit(</w:t>
      </w:r>
      <w:proofErr w:type="gramEnd"/>
      <w:r w:rsidR="004B2707" w:rsidRPr="004B2707">
        <w:rPr>
          <w:rStyle w:val="Code"/>
        </w:rPr>
        <w:t>)</w:t>
      </w:r>
      <w:r w:rsidR="004B2707">
        <w:t xml:space="preserve">-Methode. Alternativ kann auch die Methode </w:t>
      </w:r>
      <w:proofErr w:type="spellStart"/>
      <w:r w:rsidR="004B2707" w:rsidRPr="004B2707">
        <w:rPr>
          <w:rStyle w:val="Code"/>
        </w:rPr>
        <w:t>fit_</w:t>
      </w:r>
      <w:proofErr w:type="gramStart"/>
      <w:r w:rsidR="004B2707" w:rsidRPr="004B2707">
        <w:rPr>
          <w:rStyle w:val="Code"/>
        </w:rPr>
        <w:t>transform</w:t>
      </w:r>
      <w:proofErr w:type="spellEnd"/>
      <w:r w:rsidR="004B2707" w:rsidRPr="004B2707">
        <w:rPr>
          <w:rStyle w:val="Code"/>
        </w:rPr>
        <w:t>(</w:t>
      </w:r>
      <w:proofErr w:type="gramEnd"/>
      <w:r w:rsidR="004B2707" w:rsidRPr="004B2707">
        <w:rPr>
          <w:rStyle w:val="Code"/>
        </w:rPr>
        <w:t>)</w:t>
      </w:r>
      <w:r w:rsidR="004B2707">
        <w:t xml:space="preserve"> genutzt werden, die dem aufeinanderfolgenden Aufruf  der beiden Methoden entspricht.</w:t>
      </w:r>
      <w:r w:rsidR="005C75D3">
        <w:t xml:space="preserve"> Zu guter Letzt sind Prädiktoren </w:t>
      </w:r>
      <w:proofErr w:type="spellStart"/>
      <w:r w:rsidR="005C75D3">
        <w:t>Estimatoren</w:t>
      </w:r>
      <w:proofErr w:type="spellEnd"/>
      <w:r w:rsidR="005C75D3">
        <w:t xml:space="preserve">, die in der Lage sind auf Basis gegebener Datenpunkte Vorhersagen zu treffen. Alle Prädiktoren besitzen hierfür die Methode </w:t>
      </w:r>
      <w:proofErr w:type="spellStart"/>
      <w:proofErr w:type="gramStart"/>
      <w:r w:rsidR="005C75D3" w:rsidRPr="005C75D3">
        <w:rPr>
          <w:rStyle w:val="Code"/>
        </w:rPr>
        <w:t>predict</w:t>
      </w:r>
      <w:proofErr w:type="spellEnd"/>
      <w:r w:rsidR="005C75D3" w:rsidRPr="005C75D3">
        <w:rPr>
          <w:rStyle w:val="Code"/>
        </w:rPr>
        <w:t>(</w:t>
      </w:r>
      <w:proofErr w:type="gramEnd"/>
      <w:r w:rsidR="005C75D3" w:rsidRPr="005C75D3">
        <w:rPr>
          <w:rStyle w:val="Code"/>
        </w:rPr>
        <w: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proofErr w:type="gramStart"/>
      <w:r w:rsidR="005C75D3" w:rsidRPr="0028112E">
        <w:rPr>
          <w:rStyle w:val="Code"/>
        </w:rPr>
        <w:t>score(</w:t>
      </w:r>
      <w:proofErr w:type="gramEnd"/>
      <w:r w:rsidR="005C75D3" w:rsidRPr="0028112E">
        <w:rPr>
          <w:rStyle w:val="Code"/>
        </w:rPr>
        <w:t>)</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5317E6">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NjZdIn1dfSwiVGFnIjoiQ2l0YXZpUGxhY2Vob2xkZXIjMjQxYTJmNzctM2ViYS00ZGZlLThiNGEtODZkZDM3ZDM0NmU1IiwiVGV4dCI6Ilt2Z2wuIDEwLCBTLiA2Nl0iLCJXQUlWZXJzaW9uIjoiNi4xNC4wLjAifQ==}</w:instrText>
          </w:r>
          <w:r w:rsidR="000E34B0">
            <w:rPr>
              <w:rStyle w:val="Code"/>
              <w:rFonts w:ascii="Times New Roman" w:hAnsi="Times New Roman" w:cs="Times New Roman"/>
            </w:rPr>
            <w:fldChar w:fldCharType="separate"/>
          </w:r>
          <w:r w:rsidR="005317E6">
            <w:rPr>
              <w:rStyle w:val="Code"/>
              <w:rFonts w:ascii="Times New Roman" w:hAnsi="Times New Roman" w:cs="Times New Roman"/>
            </w:rPr>
            <w:t>[vgl. 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4F2A2B27" w14:textId="6801E518" w:rsidR="00C65479" w:rsidRDefault="00C65479" w:rsidP="00563D5B">
      <w:pPr>
        <w:rPr>
          <w:rStyle w:val="Code"/>
          <w:rFonts w:ascii="Times New Roman" w:hAnsi="Times New Roman" w:cs="Times New Roman"/>
        </w:rPr>
      </w:pPr>
      <w:r>
        <w:rPr>
          <w:rStyle w:val="Code"/>
          <w:rFonts w:ascii="Times New Roman" w:hAnsi="Times New Roman" w:cs="Times New Roman"/>
        </w:rPr>
        <w:lastRenderedPageBreak/>
        <w:t xml:space="preserve">Eine Abfolge von Transformern und ein abschließender beliebiger </w:t>
      </w:r>
      <w:proofErr w:type="spellStart"/>
      <w:r>
        <w:rPr>
          <w:rStyle w:val="Code"/>
          <w:rFonts w:ascii="Times New Roman" w:hAnsi="Times New Roman" w:cs="Times New Roman"/>
        </w:rPr>
        <w:t>Estimator</w:t>
      </w:r>
      <w:proofErr w:type="spellEnd"/>
      <w:r>
        <w:rPr>
          <w:rStyle w:val="Code"/>
          <w:rFonts w:ascii="Times New Roman" w:hAnsi="Times New Roman" w:cs="Times New Roman"/>
        </w:rPr>
        <w:t xml:space="preserve">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w:t>
      </w:r>
      <w:proofErr w:type="spellStart"/>
      <w:r>
        <w:rPr>
          <w:rStyle w:val="Code"/>
          <w:rFonts w:ascii="Times New Roman" w:hAnsi="Times New Roman" w:cs="Times New Roman"/>
        </w:rPr>
        <w:t>Estimator</w:t>
      </w:r>
      <w:proofErr w:type="spellEnd"/>
      <w:r>
        <w:rPr>
          <w:rStyle w:val="Code"/>
          <w:rFonts w:ascii="Times New Roman" w:hAnsi="Times New Roman" w:cs="Times New Roman"/>
        </w:rPr>
        <w:t xml:space="preserve"> verhält. Damit können bspw. alle benötigten Vorverarbeitungsschritte und eine anschließende Klassifikation zusammengefasst werden.</w:t>
      </w:r>
      <w:r w:rsidR="00CD7A30">
        <w:rPr>
          <w:rStyle w:val="Code"/>
          <w:rFonts w:ascii="Times New Roman" w:hAnsi="Times New Roman" w:cs="Times New Roman"/>
        </w:rPr>
        <w:t xml:space="preserve"> Bei Unklarheiten können weitere Informationen zu Funktionen und Objekten von </w:t>
      </w:r>
      <w:proofErr w:type="spellStart"/>
      <w:r w:rsidR="00CD7A30">
        <w:rPr>
          <w:rStyle w:val="Code"/>
          <w:rFonts w:ascii="Times New Roman" w:hAnsi="Times New Roman" w:cs="Times New Roman"/>
        </w:rPr>
        <w:t>scikit-learn</w:t>
      </w:r>
      <w:proofErr w:type="spellEnd"/>
      <w:r w:rsidR="00CD7A30">
        <w:rPr>
          <w:rStyle w:val="Code"/>
          <w:rFonts w:ascii="Times New Roman" w:hAnsi="Times New Roman" w:cs="Times New Roman"/>
        </w:rPr>
        <w:t xml:space="preserve">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5317E6">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zY2lraXQtbGVhcm4ub3JnL3N0YWJsZS8iLCJVcmlTdHJpbmciOiJodHRwczovL3NjaWtpdC1sZWFybi5vcmcvc3RhYmx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}</w:instrText>
          </w:r>
          <w:r w:rsidR="00CD7A30">
            <w:rPr>
              <w:rStyle w:val="Code"/>
              <w:rFonts w:ascii="Times New Roman" w:hAnsi="Times New Roman" w:cs="Times New Roman"/>
            </w:rPr>
            <w:fldChar w:fldCharType="separate"/>
          </w:r>
          <w:r w:rsidR="005317E6">
            <w:rPr>
              <w:rStyle w:val="Code"/>
              <w:rFonts w:ascii="Times New Roman" w:hAnsi="Times New Roman" w:cs="Times New Roman"/>
            </w:rPr>
            <w:t>[18]</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5CED0753" w14:textId="58C118F7" w:rsidR="008B41B5" w:rsidRPr="002400BC" w:rsidRDefault="00CD7A30" w:rsidP="00563D5B">
      <w:pPr>
        <w:rPr>
          <w:color w:val="70AD47" w:themeColor="accent6"/>
        </w:rPr>
      </w:pPr>
      <w:r w:rsidRPr="002400BC">
        <w:rPr>
          <w:rStyle w:val="Code"/>
          <w:rFonts w:ascii="Times New Roman" w:hAnsi="Times New Roman" w:cs="Times New Roman"/>
          <w:color w:val="70AD47" w:themeColor="accent6"/>
        </w:rPr>
        <w:t>Für diese Arbeit sind dabei insbesondere … relevant.</w:t>
      </w:r>
    </w:p>
    <w:p w14:paraId="07485910" w14:textId="0D667FB1" w:rsidR="007B71BC" w:rsidRDefault="00551F6C" w:rsidP="007B71BC">
      <w:pPr>
        <w:pStyle w:val="berschrift3"/>
      </w:pPr>
      <w:bookmarkStart w:id="36" w:name="_Toc138782573"/>
      <w:proofErr w:type="spellStart"/>
      <w:r>
        <w:t>Tensor</w:t>
      </w:r>
      <w:r w:rsidR="00F77FEB">
        <w:t>F</w:t>
      </w:r>
      <w:r>
        <w:t>low</w:t>
      </w:r>
      <w:proofErr w:type="spellEnd"/>
      <w:r>
        <w:t xml:space="preserve"> und </w:t>
      </w:r>
      <w:r w:rsidR="00631245">
        <w:t>Keras</w:t>
      </w:r>
      <w:bookmarkEnd w:id="36"/>
      <w:r w:rsidR="00631245">
        <w:t xml:space="preserve"> </w:t>
      </w:r>
    </w:p>
    <w:p w14:paraId="4F074D6C" w14:textId="10E4283D" w:rsidR="00563D5B" w:rsidRPr="006109D0" w:rsidRDefault="006109D0" w:rsidP="00563D5B">
      <w:proofErr w:type="spellStart"/>
      <w:r w:rsidRPr="006109D0">
        <w:t>TensorFlow</w:t>
      </w:r>
      <w:proofErr w:type="spellEnd"/>
      <w:r w:rsidRPr="006109D0">
        <w:t xml:space="preserve"> ist eine open-source Bibliothek für numerische</w:t>
      </w:r>
      <w:r>
        <w:t xml:space="preserve"> Berechnungen</w:t>
      </w:r>
      <w:r w:rsidRPr="006109D0">
        <w:t xml:space="preserve"> und</w:t>
      </w:r>
      <w:r>
        <w:t xml:space="preserve"> datenstromgetriebene Programmierung, die durch ihre hohe Effizienz und Anpassbarkeit zu den verbreitetsten Bibliotheken für das </w:t>
      </w:r>
      <w:r w:rsidRPr="006109D0">
        <w:rPr>
          <w:i/>
          <w:iCs/>
        </w:rPr>
        <w:t>Deep Learning</w:t>
      </w:r>
      <w:r>
        <w:t xml:space="preserve"> zählt. </w:t>
      </w:r>
      <w:proofErr w:type="spellStart"/>
      <w:r>
        <w:t>TensorFlow</w:t>
      </w:r>
      <w:proofErr w:type="spellEnd"/>
      <w:r>
        <w:t xml:space="preserve"> wurde durch das Google-Brain-Team entwickelt und ist inzwischen Basis für zahlreich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0D16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N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I3VDE3OjEzOjU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M3OV0ifV19LCJUYWciOiJDaXRhdmlQbGFjZWhvbGRlciNkZWZhMWVkYS0wZTc3LTQxY2UtYTlhOS1jZTU0YTgzOGJkN2MiLCJUZXh0IjoiW3ZnbC4gMTAsIFMuIDM3OV0iLCJXQUlWZXJzaW9uIjoiNi4xNC4wLjAifQ==}</w:instrText>
          </w:r>
          <w:r w:rsidR="000D1611">
            <w:fldChar w:fldCharType="separate"/>
          </w:r>
          <w:r w:rsidR="000D1611">
            <w:t>[vgl. 10, S. 379]</w:t>
          </w:r>
          <w:r w:rsidR="000D1611">
            <w:fldChar w:fldCharType="end"/>
          </w:r>
        </w:sdtContent>
      </w:sdt>
      <w:r>
        <w:t>.</w:t>
      </w:r>
    </w:p>
    <w:p w14:paraId="4B8488B1" w14:textId="33133A13" w:rsidR="00BD43D5" w:rsidRDefault="00BD43D5" w:rsidP="00BD43D5">
      <w:pPr>
        <w:pStyle w:val="berschrift1"/>
      </w:pPr>
      <w:bookmarkStart w:id="37" w:name="_Toc138782574"/>
      <w:r>
        <w:lastRenderedPageBreak/>
        <w:t>Verwandte Arbeiten</w:t>
      </w:r>
      <w:bookmarkEnd w:id="37"/>
    </w:p>
    <w:p w14:paraId="4FEE14B4" w14:textId="7E7A9551" w:rsidR="00BD43D5" w:rsidRDefault="00BD43D5" w:rsidP="00BD43D5">
      <w:pPr>
        <w:pStyle w:val="berschrift2"/>
      </w:pPr>
      <w:bookmarkStart w:id="38" w:name="_Toc138782575"/>
      <w:r>
        <w:t xml:space="preserve">Vorangegangene </w:t>
      </w:r>
      <w:r w:rsidR="00B76819">
        <w:t>Abschlussarbeiten</w:t>
      </w:r>
      <w:bookmarkEnd w:id="38"/>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3ED96FE4" w:rsidR="00A75D66" w:rsidRDefault="002567D5" w:rsidP="00677032">
      <w:r>
        <w:t xml:space="preserve">Die Bachelorarbeit </w:t>
      </w:r>
      <w:r w:rsidR="003B75C3">
        <w:t>von</w:t>
      </w:r>
      <w:r w:rsidR="00E56548">
        <w:t xml:space="preserve"> </w:t>
      </w:r>
      <w:proofErr w:type="spellStart"/>
      <w:r w:rsidR="00E56548">
        <w:t>Torlak</w:t>
      </w:r>
      <w:proofErr w:type="spellEnd"/>
      <w:r w:rsidR="00E56548">
        <w:t xml:space="preserve">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xOV0ifV19LCJUYWciOiJDaXRhdmlQbGFjZWhvbGRlciM5ZWY0N2ZjMi04ZWJhLTQ0M2QtOGQyMy1iNDFlM2QzOWU2MDIiLCJUZXh0IjoiWzE5XSIsIldBSVZlcnNpb24iOiI2LjE0LjAuMCJ9}</w:instrText>
          </w:r>
          <w:r w:rsidR="00E56548">
            <w:fldChar w:fldCharType="separate"/>
          </w:r>
          <w:r w:rsidR="005317E6">
            <w:t>[19]</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w:t>
      </w:r>
      <w:proofErr w:type="spellStart"/>
      <w:r w:rsidR="007C3663">
        <w:t>Torlak</w:t>
      </w:r>
      <w:proofErr w:type="spellEnd"/>
      <w:r w:rsidR="007C3663">
        <w:t xml:space="preserve">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7E6E9991" w:rsidR="005707FB" w:rsidRDefault="007B380C" w:rsidP="00645437">
      <w:proofErr w:type="spellStart"/>
      <w:r>
        <w:t>Sohl</w:t>
      </w:r>
      <w:proofErr w:type="spellEnd"/>
      <w:r>
        <w:t xml:space="preserve"> </w:t>
      </w:r>
      <w:r w:rsidR="008C1D1B">
        <w:t>knüpft in seiner Bachelorarbeit</w:t>
      </w:r>
      <w:r>
        <w:t xml:space="preserve"> </w:t>
      </w:r>
      <w:sdt>
        <w:sdtPr>
          <w:alias w:val="To edit, see citavi.com/edit"/>
          <w:tag w:val="CitaviPlaceholder#0b03eaed-a794-46a1-bd4d-d5a2b253ec6c"/>
          <w:id w:val="-893966898"/>
          <w:placeholder>
            <w:docPart w:val="DefaultPlaceholder_-1854013440"/>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MF0ifV19LCJUYWciOiJDaXRhdmlQbGFjZWhvbGRlciMwYjAzZWFlZC1hNzk0LTQ2YTEtYmQ0ZC1kNWEyYjI1M2VjNmMiLCJUZXh0IjoiWzIwXSIsIldBSVZlcnNpb24iOiI2LjE0LjAuMCJ9}</w:instrText>
          </w:r>
          <w:r>
            <w:fldChar w:fldCharType="separate"/>
          </w:r>
          <w:r w:rsidR="005317E6">
            <w:t>[20]</w:t>
          </w:r>
          <w:r>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w:t>
      </w:r>
      <w:proofErr w:type="spellStart"/>
      <w:r w:rsidR="00E23687">
        <w:t>Torlak</w:t>
      </w:r>
      <w:proofErr w:type="spellEnd"/>
      <w:r w:rsidR="00E23687">
        <w:t xml:space="preserve"> an. </w:t>
      </w:r>
      <w:r w:rsidR="004F7BF5">
        <w:t xml:space="preserve">Er nutzt </w:t>
      </w:r>
      <w:r w:rsidR="00225638">
        <w:t xml:space="preserve">hierbei </w:t>
      </w:r>
      <w:r w:rsidR="000B15E4">
        <w:t xml:space="preserve">die aus der Verkehrssimulation CARLA gewonnenen </w:t>
      </w:r>
      <w:proofErr w:type="gramStart"/>
      <w:r w:rsidR="00960969">
        <w:t>Daten</w:t>
      </w:r>
      <w:proofErr w:type="gramEnd"/>
      <w:r w:rsidR="00960969">
        <w:t xml:space="preserve"> </w:t>
      </w:r>
      <w:r w:rsidR="00225638">
        <w:t>um</w:t>
      </w:r>
      <w:r>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proofErr w:type="spellStart"/>
      <w:r w:rsidR="00D53351" w:rsidRPr="007B380C">
        <w:rPr>
          <w:i/>
          <w:iCs/>
          <w:color w:val="70AD47" w:themeColor="accent6"/>
        </w:rPr>
        <w:t>Decision-Tree</w:t>
      </w:r>
      <w:proofErr w:type="spellEnd"/>
      <w:r w:rsidR="00D53351" w:rsidRPr="007B380C">
        <w:rPr>
          <w:i/>
          <w:iCs/>
          <w:color w:val="70AD47" w:themeColor="accent6"/>
        </w:rPr>
        <w:t xml:space="preserve"> </w:t>
      </w:r>
      <w:r w:rsidR="00D53351" w:rsidRPr="009744C1">
        <w:t>und</w:t>
      </w:r>
      <w:r w:rsidR="00D53351">
        <w:rPr>
          <w:i/>
          <w:iCs/>
        </w:rPr>
        <w:t xml:space="preserve"> </w:t>
      </w:r>
      <w:r w:rsidR="009744C1" w:rsidRPr="007B380C">
        <w:rPr>
          <w:i/>
          <w:iCs/>
          <w:color w:val="70AD47" w:themeColor="accent6"/>
        </w:rPr>
        <w:t>K-</w:t>
      </w:r>
      <w:proofErr w:type="spellStart"/>
      <w:r w:rsidR="009744C1" w:rsidRPr="007B380C">
        <w:rPr>
          <w:i/>
          <w:iCs/>
          <w:color w:val="70AD47" w:themeColor="accent6"/>
        </w:rPr>
        <w:t>Nearest</w:t>
      </w:r>
      <w:proofErr w:type="spellEnd"/>
      <w:r w:rsidR="009744C1" w:rsidRPr="007B380C">
        <w:rPr>
          <w:i/>
          <w:iCs/>
          <w:color w:val="70AD47" w:themeColor="accent6"/>
        </w:rPr>
        <w:t>-</w:t>
      </w:r>
      <w:proofErr w:type="spellStart"/>
      <w:r w:rsidR="009744C1" w:rsidRPr="007B380C">
        <w:rPr>
          <w:i/>
          <w:iCs/>
          <w:color w:val="70AD47" w:themeColor="accent6"/>
        </w:rPr>
        <w:t>Neighbours</w:t>
      </w:r>
      <w:proofErr w:type="spellEnd"/>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rsidR="003C07F9">
        <w:t xml:space="preserve">Die besten Ergebnisse wurden </w:t>
      </w:r>
      <w:r w:rsidR="00DB09CF">
        <w:t xml:space="preserve">dabei </w:t>
      </w:r>
      <w:r w:rsidR="00703D8F">
        <w:t>durch die SVM erzielt, welche eine</w:t>
      </w:r>
      <w:r w:rsidR="00343DFE">
        <w:t>n</w:t>
      </w:r>
      <w:r w:rsidR="00703D8F">
        <w:t xml:space="preserve"> </w:t>
      </w:r>
      <w:r w:rsidR="00343DFE">
        <w:t>Accuracy-Wert</w:t>
      </w:r>
      <w:r w:rsidR="00AF76F3">
        <w:t xml:space="preserve"> von 93,9% auf </w:t>
      </w:r>
      <w:proofErr w:type="spellStart"/>
      <w:r w:rsidR="00AF76F3">
        <w:t>unverrauschten</w:t>
      </w:r>
      <w:proofErr w:type="spellEnd"/>
      <w:r w:rsidR="00AF76F3">
        <w:t xml:space="preserve">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t>.</w:t>
      </w:r>
    </w:p>
    <w:p w14:paraId="75AD5605" w14:textId="3180050D" w:rsidR="000A4A20" w:rsidRDefault="000774E7" w:rsidP="00645437">
      <w:r>
        <w:t xml:space="preserve">Auch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D76C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MV0ifV19LCJUYWciOiJDaXRhdmlQbGFjZWhvbGRlciM0NDFkZTZhZS04YTg1LTQ5NjItOTM4NS05ZDAzNTFmNzQ4Y2QiLCJUZXh0IjoiWzIxXSIsIldBSVZlcnNpb24iOiI2LjE0LjAuMCJ9}</w:instrText>
          </w:r>
          <w:r w:rsidR="00D76C2B">
            <w:fldChar w:fldCharType="separate"/>
          </w:r>
          <w:r w:rsidR="00D76C2B">
            <w:t>[21]</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w:t>
      </w:r>
      <w:r>
        <w:lastRenderedPageBreak/>
        <w:t xml:space="preserve">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Deep-Q-Learning-Netzen</w:t>
      </w:r>
      <w:r w:rsidR="00D57212">
        <w:t xml:space="preserve"> (DQLN)</w:t>
      </w:r>
      <w:r w:rsidR="00E3772C">
        <w:t xml:space="preserve">. Letztere zählen anders als die übrigen erprobten Ansätze nicht mehr zu den </w:t>
      </w:r>
      <w:r w:rsidR="00E3772C" w:rsidRPr="00E3772C">
        <w:rPr>
          <w:i/>
          <w:iCs/>
        </w:rPr>
        <w:t>überwachten</w:t>
      </w:r>
      <w:r w:rsidR="00E3772C">
        <w:t xml:space="preserve">, sondern zu den </w:t>
      </w:r>
      <w:r w:rsidR="00E3772C" w:rsidRPr="00FB1607">
        <w:rPr>
          <w:i/>
          <w:iCs/>
          <w:color w:val="70AD47" w:themeColor="accent6"/>
        </w:rPr>
        <w:t>bestärkenden Lernverfahren</w:t>
      </w:r>
      <w:r w:rsidR="00E3772C">
        <w:t>.</w:t>
      </w:r>
      <w:r w:rsidR="000A4A20">
        <w:t xml:space="preserve"> </w:t>
      </w:r>
      <w:r w:rsidR="00FB1607">
        <w:t>Im Zuge</w:t>
      </w:r>
      <w:r w:rsidR="000A4A20">
        <w:t xml:space="preserve"> der Datenvorverarbeitung setzte Fischer anders als </w:t>
      </w:r>
      <w:proofErr w:type="spellStart"/>
      <w:r w:rsidR="000A4A20">
        <w:t>Sohl</w:t>
      </w:r>
      <w:proofErr w:type="spellEnd"/>
      <w:r w:rsidR="000A4A20">
        <w:t xml:space="preserve">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28AE53D" w:rsidR="009753F0" w:rsidRPr="00D76C2B" w:rsidRDefault="0084159F" w:rsidP="00645437">
      <w:pPr>
        <w:rPr>
          <w:lang w:val="en-GB"/>
        </w:rPr>
      </w:pPr>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D76C2B">
        <w:rPr>
          <w:color w:val="FF0000"/>
          <w:lang w:val="en-GB"/>
        </w:rPr>
        <w:t xml:space="preserve">+ </w:t>
      </w:r>
      <w:proofErr w:type="spellStart"/>
      <w:r w:rsidR="002E4E29" w:rsidRPr="00D76C2B">
        <w:rPr>
          <w:color w:val="FF0000"/>
          <w:lang w:val="en-GB"/>
        </w:rPr>
        <w:t>keine</w:t>
      </w:r>
      <w:proofErr w:type="spellEnd"/>
      <w:r w:rsidR="002E4E29" w:rsidRPr="00D76C2B">
        <w:rPr>
          <w:color w:val="FF0000"/>
          <w:lang w:val="en-GB"/>
        </w:rPr>
        <w:t xml:space="preserve"> </w:t>
      </w:r>
      <w:proofErr w:type="spellStart"/>
      <w:r w:rsidR="002E4E29" w:rsidRPr="00D76C2B">
        <w:rPr>
          <w:color w:val="FF0000"/>
          <w:lang w:val="en-GB"/>
        </w:rPr>
        <w:t>festen</w:t>
      </w:r>
      <w:proofErr w:type="spellEnd"/>
      <w:r w:rsidR="002E4E29" w:rsidRPr="00D76C2B">
        <w:rPr>
          <w:color w:val="FF0000"/>
          <w:lang w:val="en-GB"/>
        </w:rPr>
        <w:t xml:space="preserve"> </w:t>
      </w:r>
      <w:proofErr w:type="spellStart"/>
      <w:r w:rsidR="002E4E29" w:rsidRPr="00D76C2B">
        <w:rPr>
          <w:color w:val="FF0000"/>
          <w:lang w:val="en-GB"/>
        </w:rPr>
        <w:t>Zeitintervalle</w:t>
      </w:r>
      <w:proofErr w:type="spellEnd"/>
      <w:r w:rsidR="002E4E29" w:rsidRPr="00D76C2B">
        <w:rPr>
          <w:color w:val="FF0000"/>
          <w:lang w:val="en-GB"/>
        </w:rPr>
        <w:t xml:space="preserve"> </w:t>
      </w:r>
      <w:proofErr w:type="spellStart"/>
      <w:r w:rsidR="002E4E29" w:rsidRPr="00D76C2B">
        <w:rPr>
          <w:color w:val="FF0000"/>
          <w:lang w:val="en-GB"/>
        </w:rPr>
        <w:t>mehr</w:t>
      </w:r>
      <w:proofErr w:type="spellEnd"/>
      <w:r w:rsidR="002E4E29" w:rsidRPr="00D76C2B">
        <w:rPr>
          <w:color w:val="FF0000"/>
          <w:lang w:val="en-GB"/>
        </w:rPr>
        <w:t xml:space="preserve">, </w:t>
      </w:r>
      <w:proofErr w:type="spellStart"/>
      <w:r w:rsidR="002E4E29" w:rsidRPr="00D76C2B">
        <w:rPr>
          <w:color w:val="FF0000"/>
          <w:lang w:val="en-GB"/>
        </w:rPr>
        <w:t>weil</w:t>
      </w:r>
      <w:proofErr w:type="spellEnd"/>
      <w:r w:rsidR="002E4E29" w:rsidRPr="00D76C2B">
        <w:rPr>
          <w:color w:val="FF0000"/>
          <w:lang w:val="en-GB"/>
        </w:rPr>
        <w:t xml:space="preserve"> </w:t>
      </w:r>
      <w:proofErr w:type="spellStart"/>
      <w:r w:rsidR="002E4E29" w:rsidRPr="00D76C2B">
        <w:rPr>
          <w:color w:val="FF0000"/>
          <w:lang w:val="en-GB"/>
        </w:rPr>
        <w:t>Nonsens</w:t>
      </w:r>
      <w:proofErr w:type="spellEnd"/>
    </w:p>
    <w:p w14:paraId="74A7343E" w14:textId="1D47ACFD" w:rsidR="00BD43D5" w:rsidRPr="009753F0" w:rsidRDefault="00BD43D5" w:rsidP="00BD43D5">
      <w:pPr>
        <w:pStyle w:val="berschrift2"/>
        <w:rPr>
          <w:lang w:val="en-GB"/>
        </w:rPr>
      </w:pPr>
      <w:bookmarkStart w:id="39" w:name="_Toc138782576"/>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39"/>
    </w:p>
    <w:p w14:paraId="0EAEE41C" w14:textId="55FE08E3" w:rsidR="008F7695" w:rsidRPr="00D76C2B" w:rsidRDefault="00D76C2B" w:rsidP="00D76C2B">
      <w:pPr>
        <w:shd w:val="clear" w:color="auto" w:fill="FFFFFF" w:themeFill="background1"/>
      </w:pPr>
      <w:r w:rsidRPr="00D76C2B">
        <w:t xml:space="preserve">Die Arbeit </w:t>
      </w:r>
      <w:r w:rsidRPr="00D76C2B">
        <w:rPr>
          <w:i/>
          <w:iCs/>
        </w:rPr>
        <w:t xml:space="preserve">Vehicle Classification </w:t>
      </w:r>
      <w:proofErr w:type="spellStart"/>
      <w:r w:rsidRPr="00D76C2B">
        <w:rPr>
          <w:i/>
          <w:iCs/>
        </w:rPr>
        <w:t>from</w:t>
      </w:r>
      <w:proofErr w:type="spellEnd"/>
      <w:r w:rsidRPr="00D76C2B">
        <w:rPr>
          <w:i/>
          <w:iCs/>
        </w:rPr>
        <w:t xml:space="preserve"> Low-</w:t>
      </w:r>
      <w:proofErr w:type="spellStart"/>
      <w:r w:rsidRPr="00D76C2B">
        <w:rPr>
          <w:i/>
          <w:iCs/>
        </w:rPr>
        <w:t>Frequency</w:t>
      </w:r>
      <w:proofErr w:type="spellEnd"/>
      <w:r w:rsidRPr="00D76C2B">
        <w:rPr>
          <w:i/>
          <w:iCs/>
        </w:rPr>
        <w:t xml:space="preserve"> GPS Data </w:t>
      </w:r>
      <w:proofErr w:type="spellStart"/>
      <w:r w:rsidRPr="00D76C2B">
        <w:rPr>
          <w:i/>
          <w:iCs/>
        </w:rPr>
        <w:t>with</w:t>
      </w:r>
      <w:proofErr w:type="spellEnd"/>
      <w:r w:rsidRPr="00D76C2B">
        <w:rPr>
          <w:i/>
          <w:iCs/>
        </w:rPr>
        <w:t xml:space="preserve"> </w:t>
      </w:r>
      <w:proofErr w:type="spellStart"/>
      <w:r w:rsidRPr="00D76C2B">
        <w:rPr>
          <w:i/>
          <w:iCs/>
        </w:rPr>
        <w:t>Recurrent</w:t>
      </w:r>
      <w:proofErr w:type="spellEnd"/>
      <w:r w:rsidRPr="00D76C2B">
        <w:rPr>
          <w:i/>
          <w:iCs/>
        </w:rPr>
        <w:t xml:space="preserve"> </w:t>
      </w:r>
      <w:proofErr w:type="spellStart"/>
      <w:r w:rsidRPr="00D76C2B">
        <w:rPr>
          <w:i/>
          <w:iCs/>
        </w:rPr>
        <w:t>Neural</w:t>
      </w:r>
      <w:proofErr w:type="spellEnd"/>
      <w:r w:rsidRPr="00D76C2B">
        <w:rPr>
          <w:i/>
          <w:iCs/>
        </w:rPr>
        <w:t xml:space="preserve"> Networks</w:t>
      </w:r>
      <w:r w:rsidRPr="00D76C2B">
        <w:rPr>
          <w:i/>
          <w:iCs/>
        </w:rPr>
        <w:t xml:space="preserve"> </w:t>
      </w:r>
      <w:r w:rsidRPr="00D76C2B">
        <w:t xml:space="preserve">von Matteo </w:t>
      </w:r>
      <w:proofErr w:type="spellStart"/>
      <w:r w:rsidRPr="00D76C2B">
        <w:t>Simoncin</w:t>
      </w:r>
      <w:r>
        <w:t>i</w:t>
      </w:r>
      <w:proofErr w:type="spellEnd"/>
      <w:r w:rsidRPr="00D76C2B">
        <w:t xml:space="preserve"> et. al. </w:t>
      </w:r>
      <w:sdt>
        <w:sdtPr>
          <w:alias w:val="To edit, see citavi.com/edit"/>
          <w:tag w:val="CitaviPlaceholder#cee1b711-2e2a-42e4-8c99-54e7ba17bbb0"/>
          <w:id w:val="-22313862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IyXSJ9XX0sIlRhZyI6IkNpdGF2aVBsYWNlaG9sZGVyI2NlZTFiNzExLTJlMmEtNDJlNC04Yzk5LTU0ZTdiYTE3YmJiMCIsIlRleHQiOiJbMjJdIiwiV0FJVmVyc2lvbiI6IjYuMTQuMC4wIn0=}</w:instrText>
          </w:r>
          <w:r>
            <w:fldChar w:fldCharType="separate"/>
          </w:r>
          <w:r>
            <w:t>[22]</w:t>
          </w:r>
          <w:r>
            <w:fldChar w:fldCharType="end"/>
          </w:r>
        </w:sdtContent>
      </w:sdt>
      <w:r w:rsidR="00D92E54">
        <w:t xml:space="preserve">, die im Jahr 2018 veröffentlicht wurde, </w:t>
      </w:r>
      <w:r w:rsidRPr="00D76C2B">
        <w:t>untersucht ähnlich wie</w:t>
      </w:r>
      <w:r>
        <w:t xml:space="preserve"> </w:t>
      </w:r>
      <w:r w:rsidRPr="00D76C2B">
        <w:t>die vorliegende Arbeit di</w:t>
      </w:r>
      <w:r>
        <w:t xml:space="preserve">e Klassifikation von Fahrzeugen auf Basis realer GNSS-Sequenzen. Dabei </w:t>
      </w:r>
    </w:p>
    <w:p w14:paraId="065E4072" w14:textId="30DFA44D" w:rsidR="003F6879" w:rsidRPr="006C000F" w:rsidRDefault="003F6879" w:rsidP="003F6879">
      <w:pPr>
        <w:rPr>
          <w:color w:val="70AD47" w:themeColor="accent6"/>
        </w:rPr>
      </w:pPr>
      <w:r w:rsidRPr="006C000F">
        <w:rPr>
          <w:color w:val="70AD47" w:themeColor="accent6"/>
        </w:rPr>
        <w:lastRenderedPageBreak/>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4E1FCFDF" w:rsidR="007B04DD" w:rsidRPr="006C000F" w:rsidRDefault="007B04DD" w:rsidP="003F6879">
      <w:pPr>
        <w:rPr>
          <w:color w:val="70AD47" w:themeColor="accent6"/>
        </w:rPr>
      </w:pPr>
    </w:p>
    <w:p w14:paraId="29752568" w14:textId="1A525D0E" w:rsidR="007B04DD" w:rsidRPr="009C1F52" w:rsidRDefault="007B04DD" w:rsidP="007B04DD">
      <w:pPr>
        <w:pStyle w:val="berschrift2"/>
      </w:pPr>
      <w:bookmarkStart w:id="40" w:name="_Toc138782577"/>
      <w:r w:rsidRPr="009C1F52">
        <w:t xml:space="preserve">Vehicle Classification </w:t>
      </w:r>
      <w:proofErr w:type="spellStart"/>
      <w:r w:rsidRPr="009C1F52">
        <w:t>using</w:t>
      </w:r>
      <w:proofErr w:type="spellEnd"/>
      <w:r w:rsidRPr="009C1F52">
        <w:t xml:space="preserve"> GPS Data</w:t>
      </w:r>
      <w:bookmarkEnd w:id="40"/>
    </w:p>
    <w:p w14:paraId="336EE667" w14:textId="57F5A998" w:rsidR="00AB0C91" w:rsidRPr="00061D00" w:rsidRDefault="00061D00" w:rsidP="007B04DD">
      <w:r w:rsidRPr="00061D00">
        <w:t>Im Zuge ihrer Arbe</w:t>
      </w:r>
      <w:r>
        <w:t>it</w:t>
      </w:r>
      <w:r w:rsidRPr="00061D00">
        <w:t xml:space="preserve"> </w:t>
      </w:r>
      <w:r w:rsidRPr="00061D00">
        <w:rPr>
          <w:i/>
          <w:iCs/>
        </w:rPr>
        <w:t xml:space="preserve">Vehicle Classification </w:t>
      </w:r>
      <w:proofErr w:type="spellStart"/>
      <w:r w:rsidRPr="00061D00">
        <w:rPr>
          <w:i/>
          <w:iCs/>
        </w:rPr>
        <w:t>using</w:t>
      </w:r>
      <w:proofErr w:type="spellEnd"/>
      <w:r w:rsidRPr="00061D00">
        <w:rPr>
          <w:i/>
          <w:iCs/>
        </w:rPr>
        <w:t xml:space="preserve"> GPS Data</w:t>
      </w:r>
      <w:r w:rsidRPr="00061D00">
        <w:t xml:space="preserve"> </w:t>
      </w:r>
      <w:r>
        <w:t>setzten sich</w:t>
      </w:r>
      <w:r w:rsidRPr="00061D00">
        <w:t xml:space="preserve"> </w:t>
      </w:r>
      <w:proofErr w:type="spellStart"/>
      <w:r w:rsidRPr="00061D00">
        <w:t>Zhanbo</w:t>
      </w:r>
      <w:proofErr w:type="spellEnd"/>
      <w:r w:rsidRPr="00061D00">
        <w:t xml:space="preserve"> Sun</w:t>
      </w:r>
      <w:r w:rsidRPr="00061D00">
        <w:t xml:space="preserve"> und </w:t>
      </w:r>
      <w:proofErr w:type="spellStart"/>
      <w:r w:rsidRPr="00061D00">
        <w:t>Xuegang</w:t>
      </w:r>
      <w:proofErr w:type="spellEnd"/>
      <w:r w:rsidRPr="00061D00">
        <w:t xml:space="preserve"> Ban</w:t>
      </w:r>
      <w:r>
        <w:t xml:space="preserve"> bereits im Jahr 2013 mit der Klassifikation von Fahrzeugen auf Basis von GNSS-Sequenzen.</w:t>
      </w:r>
    </w:p>
    <w:p w14:paraId="7ABDB801" w14:textId="3D8F0991" w:rsidR="007B04DD" w:rsidRPr="006C000F" w:rsidRDefault="00C81726" w:rsidP="007B04DD">
      <w:pPr>
        <w:rPr>
          <w:color w:val="70AD47" w:themeColor="accent6"/>
        </w:rPr>
      </w:pPr>
      <w:r w:rsidRPr="006C000F">
        <w:rPr>
          <w:color w:val="70AD47" w:themeColor="accent6"/>
        </w:rPr>
        <w:t xml:space="preserve">Ähnlich zur Arbeit von </w:t>
      </w:r>
      <w:proofErr w:type="spellStart"/>
      <w:r w:rsidRPr="006C000F">
        <w:rPr>
          <w:color w:val="70AD47" w:themeColor="accent6"/>
        </w:rPr>
        <w:t>Sohl</w:t>
      </w:r>
      <w:proofErr w:type="spellEnd"/>
      <w:r w:rsidRPr="006C000F">
        <w:rPr>
          <w:color w:val="70AD47" w:themeColor="accent6"/>
        </w:rPr>
        <w:t>.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03F794AA" w:rsidR="00C81726" w:rsidRPr="006C000F" w:rsidRDefault="00C81726" w:rsidP="007B04DD">
      <w:pPr>
        <w:rPr>
          <w:color w:val="70AD47" w:themeColor="accent6"/>
        </w:rPr>
      </w:pPr>
    </w:p>
    <w:p w14:paraId="4DC6A430" w14:textId="3CEAE2B5" w:rsidR="00BD43D5" w:rsidRDefault="006C000F" w:rsidP="00FD0C14">
      <w:pPr>
        <w:pStyle w:val="berschrift1"/>
      </w:pPr>
      <w:bookmarkStart w:id="41" w:name="_Toc138782578"/>
      <w:r>
        <w:lastRenderedPageBreak/>
        <w:t>Datengrundlage</w:t>
      </w:r>
      <w:bookmarkEnd w:id="41"/>
    </w:p>
    <w:p w14:paraId="3777B2A0" w14:textId="2BD3BE71" w:rsidR="00F2088B" w:rsidRPr="00F2088B" w:rsidRDefault="00074A4B" w:rsidP="00F2088B">
      <w:pPr>
        <w:pStyle w:val="berschrift2"/>
      </w:pPr>
      <w:bookmarkStart w:id="42" w:name="_Toc138782579"/>
      <w:r>
        <w:t xml:space="preserve">Gewinnung der </w:t>
      </w:r>
      <w:r w:rsidR="00281A17">
        <w:t>Ausgangsdaten</w:t>
      </w:r>
      <w:bookmarkEnd w:id="42"/>
    </w:p>
    <w:p w14:paraId="44F25C9B" w14:textId="77777777" w:rsidR="00F2088B" w:rsidRPr="006C000F" w:rsidRDefault="00FD0C14" w:rsidP="00F2088B">
      <w:pPr>
        <w:rPr>
          <w:color w:val="70AD47" w:themeColor="accent6"/>
        </w:rPr>
      </w:pPr>
      <w:r w:rsidRPr="006C000F">
        <w:rPr>
          <w:color w:val="70AD47" w:themeColor="accent6"/>
        </w:rPr>
        <w:t xml:space="preserve">Wie wurden die Daten gewonnen? -&gt; </w:t>
      </w:r>
      <w:proofErr w:type="spellStart"/>
      <w:r w:rsidRPr="006C000F">
        <w:rPr>
          <w:color w:val="70AD47" w:themeColor="accent6"/>
        </w:rPr>
        <w:t>MotionTrace</w:t>
      </w:r>
      <w:proofErr w:type="spellEnd"/>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43" w:name="_Toc138782580"/>
      <w:r>
        <w:t>Beschreibung de</w:t>
      </w:r>
      <w:r w:rsidR="00E20F0B">
        <w:t xml:space="preserve">r </w:t>
      </w:r>
      <w:r w:rsidR="00281A17">
        <w:t>Ausgangsdaten</w:t>
      </w:r>
      <w:bookmarkEnd w:id="43"/>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44" w:name="_Toc138782581"/>
      <w:r>
        <w:t>Weiterverarbeitung zu Bewegungsdaten</w:t>
      </w:r>
      <w:bookmarkEnd w:id="44"/>
    </w:p>
    <w:p w14:paraId="335E1FCA" w14:textId="3BFBDC74" w:rsidR="009130EA" w:rsidRDefault="009130EA" w:rsidP="009130EA">
      <w:pPr>
        <w:pStyle w:val="berschrift1"/>
      </w:pPr>
      <w:bookmarkStart w:id="45" w:name="_Toc138782582"/>
      <w:r>
        <w:lastRenderedPageBreak/>
        <w:t>Anforderungen und Gesamtkonzept der Klassifikation</w:t>
      </w:r>
      <w:bookmarkEnd w:id="45"/>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46" w:name="_Toc138782583"/>
      <w:r>
        <w:lastRenderedPageBreak/>
        <w:t>Umsetzung des Map-Matchings</w:t>
      </w:r>
      <w:bookmarkEnd w:id="46"/>
    </w:p>
    <w:p w14:paraId="5792F5F8" w14:textId="50D4CD24" w:rsidR="00FC5A6A" w:rsidRPr="00436DC8" w:rsidRDefault="00693EC4" w:rsidP="00FC5A6A">
      <w:pPr>
        <w:pStyle w:val="berschrift2"/>
        <w:numPr>
          <w:ilvl w:val="1"/>
          <w:numId w:val="1"/>
        </w:numPr>
        <w:ind w:left="680" w:hanging="680"/>
        <w:rPr>
          <w:color w:val="FF0000"/>
        </w:rPr>
      </w:pPr>
      <w:bookmarkStart w:id="47" w:name="_Toc138782584"/>
      <w:r w:rsidRPr="00436DC8">
        <w:rPr>
          <w:color w:val="FF0000"/>
        </w:rPr>
        <w:t>Einrichtung der Valhalla-Engine</w:t>
      </w:r>
      <w:bookmarkEnd w:id="47"/>
    </w:p>
    <w:p w14:paraId="406A6F1B" w14:textId="2634DCF8" w:rsidR="00693EC4" w:rsidRPr="00693EC4" w:rsidRDefault="00693EC4" w:rsidP="00693EC4">
      <w:pPr>
        <w:pStyle w:val="berschrift2"/>
      </w:pPr>
      <w:bookmarkStart w:id="48" w:name="_Toc138782585"/>
      <w:r>
        <w:t>Umsetzung</w:t>
      </w:r>
      <w:r w:rsidR="003D33AD">
        <w:t xml:space="preserve"> und Evaluierung</w:t>
      </w:r>
      <w:r>
        <w:t xml:space="preserve"> des Road-</w:t>
      </w:r>
      <w:proofErr w:type="spellStart"/>
      <w:r>
        <w:t>Snappings</w:t>
      </w:r>
      <w:bookmarkEnd w:id="48"/>
      <w:proofErr w:type="spellEnd"/>
    </w:p>
    <w:p w14:paraId="3C097719" w14:textId="702D6F38" w:rsidR="009130EA" w:rsidRDefault="00693EC4" w:rsidP="009130EA">
      <w:pPr>
        <w:pStyle w:val="berschrift2"/>
      </w:pPr>
      <w:bookmarkStart w:id="49" w:name="_Toc138782586"/>
      <w:r>
        <w:t>Vorklassifikation zur Bestimmung des korrekten Matching-Modus</w:t>
      </w:r>
      <w:bookmarkEnd w:id="49"/>
    </w:p>
    <w:p w14:paraId="4578045B" w14:textId="1499E1F1" w:rsidR="00693EC4" w:rsidRDefault="00693EC4" w:rsidP="00693EC4">
      <w:pPr>
        <w:pStyle w:val="berschrift3"/>
      </w:pPr>
      <w:bookmarkStart w:id="50" w:name="_Toc138782587"/>
      <w:r>
        <w:t>Erzeugung des Trainingsdatensatzes</w:t>
      </w:r>
      <w:bookmarkEnd w:id="50"/>
    </w:p>
    <w:p w14:paraId="1606C398" w14:textId="674E40BD" w:rsidR="00693EC4" w:rsidRDefault="00693EC4" w:rsidP="00693EC4">
      <w:pPr>
        <w:pStyle w:val="berschrift3"/>
      </w:pPr>
      <w:bookmarkStart w:id="51" w:name="_Toc138782588"/>
      <w:r>
        <w:t>Auswahl des Klassifikators</w:t>
      </w:r>
      <w:bookmarkEnd w:id="51"/>
    </w:p>
    <w:p w14:paraId="2B22C7CE" w14:textId="294D5ED6" w:rsidR="00693EC4" w:rsidRPr="00693EC4" w:rsidRDefault="00693EC4" w:rsidP="00693EC4">
      <w:pPr>
        <w:pStyle w:val="berschrift3"/>
      </w:pPr>
      <w:bookmarkStart w:id="52" w:name="_Toc138782589"/>
      <w:r>
        <w:t>Evaluierung</w:t>
      </w:r>
      <w:bookmarkEnd w:id="52"/>
      <w:r w:rsidR="003D33AD">
        <w:t xml:space="preserve"> </w:t>
      </w:r>
    </w:p>
    <w:p w14:paraId="1EE58D22" w14:textId="5512FE5A" w:rsidR="00074A4B" w:rsidRDefault="00074A4B" w:rsidP="00074A4B">
      <w:pPr>
        <w:pStyle w:val="berschrift1"/>
      </w:pPr>
      <w:bookmarkStart w:id="53" w:name="_Toc138782590"/>
      <w:r>
        <w:lastRenderedPageBreak/>
        <w:t>Umsetzung der Klassifikation</w:t>
      </w:r>
      <w:bookmarkEnd w:id="53"/>
    </w:p>
    <w:p w14:paraId="3298E325" w14:textId="65D5BDF5" w:rsidR="00A43AD1" w:rsidRDefault="00A43AD1" w:rsidP="00A43AD1">
      <w:pPr>
        <w:pStyle w:val="berschrift3"/>
        <w:numPr>
          <w:ilvl w:val="2"/>
          <w:numId w:val="1"/>
        </w:numPr>
      </w:pPr>
      <w:bookmarkStart w:id="54" w:name="_Toc138782591"/>
      <w:r>
        <w:t xml:space="preserve">Erzeugung der Trainingsdatensätze </w:t>
      </w:r>
      <w:r w:rsidRPr="00A43AD1">
        <w:rPr>
          <w:color w:val="70AD47" w:themeColor="accent6"/>
        </w:rPr>
        <w:t>(inkl. Vorverarbeitungen)</w:t>
      </w:r>
      <w:bookmarkEnd w:id="54"/>
    </w:p>
    <w:p w14:paraId="585BDD1B" w14:textId="222AE0B2" w:rsidR="00A43AD1" w:rsidRDefault="00A43AD1" w:rsidP="00A43AD1">
      <w:pPr>
        <w:pStyle w:val="berschrift3"/>
      </w:pPr>
      <w:bookmarkStart w:id="55" w:name="_Toc138782592"/>
      <w:r>
        <w:t>Training und Optimierung der Modelle</w:t>
      </w:r>
      <w:bookmarkEnd w:id="55"/>
    </w:p>
    <w:p w14:paraId="33F2412B" w14:textId="3204FFE7" w:rsidR="00A43AD1" w:rsidRPr="00A43AD1" w:rsidRDefault="00A43AD1" w:rsidP="00A43AD1">
      <w:pPr>
        <w:pStyle w:val="berschrift3"/>
      </w:pPr>
      <w:bookmarkStart w:id="56" w:name="_Toc138782593"/>
      <w:r>
        <w:t>Vorstellung der besten Klassifikatoren</w:t>
      </w:r>
      <w:bookmarkEnd w:id="56"/>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57" w:name="_Toc138782594"/>
      <w:r>
        <w:lastRenderedPageBreak/>
        <w:t>Evaluierung</w:t>
      </w:r>
      <w:r w:rsidR="00436DC8">
        <w:t xml:space="preserve"> </w:t>
      </w:r>
      <w:r w:rsidR="00436DC8" w:rsidRPr="00436DC8">
        <w:rPr>
          <w:color w:val="FF0000"/>
        </w:rPr>
        <w:t>und Diskussion</w:t>
      </w:r>
      <w:bookmarkEnd w:id="57"/>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w:t>
      </w:r>
      <w:proofErr w:type="spellStart"/>
      <w:r>
        <w:rPr>
          <w:color w:val="70AD47" w:themeColor="accent6"/>
        </w:rPr>
        <w:t>ungematchten</w:t>
      </w:r>
      <w:proofErr w:type="spellEnd"/>
      <w:r>
        <w:rPr>
          <w:color w:val="70AD47" w:themeColor="accent6"/>
        </w:rPr>
        <w:t xml:space="preserve">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8" w:name="_Toc138782595"/>
      <w:r w:rsidRPr="002D6A27">
        <w:lastRenderedPageBreak/>
        <w:t>Zusammenfassung und Ausblick</w:t>
      </w:r>
      <w:bookmarkEnd w:id="58"/>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9" w:name="_Toc138782596"/>
      <w:r w:rsidRPr="002D6A27">
        <w:lastRenderedPageBreak/>
        <w:t>Quellenverzeichnis</w:t>
      </w:r>
      <w:bookmarkEnd w:id="59"/>
    </w:p>
    <w:sdt>
      <w:sdtPr>
        <w:tag w:val="CitaviBibliography"/>
        <w:id w:val="-586609109"/>
        <w:placeholder>
          <w:docPart w:val="DefaultPlaceholder_-1854013440"/>
        </w:placeholder>
      </w:sdtPr>
      <w:sdtContent>
        <w:p w14:paraId="5B95B40E" w14:textId="77777777" w:rsidR="00D76C2B" w:rsidRDefault="00814669" w:rsidP="00D76C2B">
          <w:pPr>
            <w:pStyle w:val="CitaviBibliographyEntry"/>
          </w:pPr>
          <w:r>
            <w:fldChar w:fldCharType="begin"/>
          </w:r>
          <w:r w:rsidRPr="00D76C2B">
            <w:rPr>
              <w:lang w:val="en-GB"/>
            </w:rPr>
            <w:instrText>ADDIN CitaviBibliography</w:instrText>
          </w:r>
          <w:r>
            <w:fldChar w:fldCharType="separate"/>
          </w:r>
          <w:r w:rsidR="00D76C2B" w:rsidRPr="00D76C2B">
            <w:rPr>
              <w:lang w:val="en-GB"/>
            </w:rPr>
            <w:t>[1]</w:t>
          </w:r>
          <w:r w:rsidR="00D76C2B" w:rsidRPr="00D76C2B">
            <w:rPr>
              <w:lang w:val="en-GB"/>
            </w:rPr>
            <w:tab/>
          </w:r>
          <w:bookmarkStart w:id="60" w:name="_CTVL0013603186579b04970937f6064970cd1d3"/>
          <w:r w:rsidR="00D76C2B" w:rsidRPr="00D76C2B">
            <w:rPr>
              <w:lang w:val="en-GB"/>
            </w:rPr>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D76C2B" w:rsidRPr="00D76C2B">
            <w:rPr>
              <w:lang w:val="en-GB"/>
            </w:rPr>
            <w:t>Zugriff</w:t>
          </w:r>
          <w:proofErr w:type="spellEnd"/>
          <w:r w:rsidR="00D76C2B" w:rsidRPr="00D76C2B">
            <w:rPr>
              <w:lang w:val="en-GB"/>
            </w:rPr>
            <w:t xml:space="preserve"> am: 20. </w:t>
          </w:r>
          <w:r w:rsidR="00D76C2B">
            <w:t>Juni 2023).</w:t>
          </w:r>
        </w:p>
        <w:bookmarkEnd w:id="60"/>
        <w:p w14:paraId="5BD9D4B7" w14:textId="77777777" w:rsidR="00D76C2B" w:rsidRDefault="00D76C2B" w:rsidP="00D76C2B">
          <w:pPr>
            <w:pStyle w:val="CitaviBibliographyEntry"/>
          </w:pPr>
          <w:r>
            <w:t>[2]</w:t>
          </w:r>
          <w:r>
            <w:tab/>
          </w:r>
          <w:bookmarkStart w:id="61" w:name="_CTVL0016714e6a8b31e4393921c2efbbda8587a"/>
          <w:r>
            <w:t>IZK. „5GKC: 5G basiertes Testfeld für das automatisierte Fahren.” https://​5gkc.net​/​ (Zugriff am: 20. Juni 2023).</w:t>
          </w:r>
        </w:p>
        <w:bookmarkEnd w:id="61"/>
        <w:p w14:paraId="2F5E2DD8" w14:textId="77777777" w:rsidR="00D76C2B" w:rsidRDefault="00D76C2B" w:rsidP="00D76C2B">
          <w:pPr>
            <w:pStyle w:val="CitaviBibliographyEntry"/>
          </w:pPr>
          <w:r>
            <w:t>[3]</w:t>
          </w:r>
          <w:r>
            <w:tab/>
          </w:r>
          <w:bookmarkStart w:id="62"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62"/>
          <w:r>
            <w:t xml:space="preserve"> </w:t>
          </w:r>
          <w:r w:rsidRPr="00D76C2B">
            <w:rPr>
              <w:i/>
            </w:rPr>
            <w:t xml:space="preserve">Handbuch Fahrerassistenzsysteme: Grundlagen, Komponenten und Systeme für aktive Sicherheit und Komfort, </w:t>
          </w:r>
          <w:r w:rsidRPr="00D76C2B">
            <w:t>3. Aufl. (ATZ/MTZ-Fachbuch). Wiesbaden: Springer Vieweg, 2015. [Online]. Verfügbar unter: https://​ebookcentral.proquest.com​/​lib/​kxp/​</w:t>
          </w:r>
          <w:proofErr w:type="gramStart"/>
          <w:r w:rsidRPr="00D76C2B">
            <w:t>detail.action​</w:t>
          </w:r>
          <w:proofErr w:type="gramEnd"/>
          <w:r w:rsidRPr="00D76C2B">
            <w:t>?​docID=​1997888</w:t>
          </w:r>
        </w:p>
        <w:p w14:paraId="4841EA12" w14:textId="77777777" w:rsidR="00D76C2B" w:rsidRPr="00D76C2B" w:rsidRDefault="00D76C2B" w:rsidP="00D76C2B">
          <w:pPr>
            <w:pStyle w:val="CitaviBibliographyEntry"/>
            <w:rPr>
              <w:lang w:val="en-GB"/>
            </w:rPr>
          </w:pPr>
          <w:r w:rsidRPr="00D76C2B">
            <w:rPr>
              <w:lang w:val="en-GB"/>
            </w:rPr>
            <w:t>[4]</w:t>
          </w:r>
          <w:r w:rsidRPr="00D76C2B">
            <w:rPr>
              <w:lang w:val="en-GB"/>
            </w:rPr>
            <w:tab/>
          </w:r>
          <w:bookmarkStart w:id="63" w:name="_CTVL001c3ad1922bbaa4690a18753c802f82bad"/>
          <w:r w:rsidRPr="00D76C2B">
            <w:rPr>
              <w:lang w:val="en-GB"/>
            </w:rPr>
            <w:t>E. D. Kaplan und C. J. Hegarty,</w:t>
          </w:r>
          <w:bookmarkEnd w:id="63"/>
          <w:r w:rsidRPr="00D76C2B">
            <w:rPr>
              <w:lang w:val="en-GB"/>
            </w:rPr>
            <w:t xml:space="preserve"> </w:t>
          </w:r>
          <w:r w:rsidRPr="00D76C2B">
            <w:rPr>
              <w:i/>
              <w:lang w:val="en-GB"/>
            </w:rPr>
            <w:t xml:space="preserve">Understanding GPS/GNSS: Principles and applications </w:t>
          </w:r>
          <w:r w:rsidRPr="00D76C2B">
            <w:rPr>
              <w:lang w:val="en-GB"/>
            </w:rPr>
            <w:t>(GNSS technology and applications series). Boston, London: Artech House, 2017.</w:t>
          </w:r>
        </w:p>
        <w:p w14:paraId="00EC1B5F" w14:textId="77777777" w:rsidR="00D76C2B" w:rsidRDefault="00D76C2B" w:rsidP="00D76C2B">
          <w:pPr>
            <w:pStyle w:val="CitaviBibliographyEntry"/>
          </w:pPr>
          <w:r w:rsidRPr="00D76C2B">
            <w:rPr>
              <w:lang w:val="en-GB"/>
            </w:rPr>
            <w:t>[5]</w:t>
          </w:r>
          <w:r w:rsidRPr="00D76C2B">
            <w:rPr>
              <w:lang w:val="en-GB"/>
            </w:rPr>
            <w:tab/>
          </w:r>
          <w:bookmarkStart w:id="64" w:name="_CTVL0017f104fa0073b4b0bb636bb25d3fae8ee"/>
          <w:r w:rsidRPr="00D76C2B">
            <w:rPr>
              <w:lang w:val="en-GB"/>
            </w:rPr>
            <w:t>Wikipedia. „</w:t>
          </w:r>
          <w:proofErr w:type="spellStart"/>
          <w:r w:rsidRPr="00D76C2B">
            <w:rPr>
              <w:lang w:val="en-GB"/>
            </w:rPr>
            <w:t>Globales</w:t>
          </w:r>
          <w:proofErr w:type="spellEnd"/>
          <w:r w:rsidRPr="00D76C2B">
            <w:rPr>
              <w:lang w:val="en-GB"/>
            </w:rPr>
            <w:t xml:space="preserve"> </w:t>
          </w:r>
          <w:proofErr w:type="spellStart"/>
          <w:r w:rsidRPr="00D76C2B">
            <w:rPr>
              <w:lang w:val="en-GB"/>
            </w:rPr>
            <w:t>Navigationssatellitensystem</w:t>
          </w:r>
          <w:proofErr w:type="spellEnd"/>
          <w:r w:rsidRPr="00D76C2B">
            <w:rPr>
              <w:lang w:val="en-GB"/>
            </w:rPr>
            <w:t>.” https://​de.wikipedia.org​/​w/​index.php​?​title=​Globales_Navigationssatellitensystem&amp;​oldid=​233312836 (</w:t>
          </w:r>
          <w:proofErr w:type="spellStart"/>
          <w:r w:rsidRPr="00D76C2B">
            <w:rPr>
              <w:lang w:val="en-GB"/>
            </w:rPr>
            <w:t>Zugriff</w:t>
          </w:r>
          <w:proofErr w:type="spellEnd"/>
          <w:r w:rsidRPr="00D76C2B">
            <w:rPr>
              <w:lang w:val="en-GB"/>
            </w:rPr>
            <w:t xml:space="preserve"> am: 22. </w:t>
          </w:r>
          <w:r>
            <w:t>Juni 2023).</w:t>
          </w:r>
        </w:p>
        <w:bookmarkEnd w:id="64"/>
        <w:p w14:paraId="5705B64D" w14:textId="77777777" w:rsidR="00D76C2B" w:rsidRPr="00D76C2B" w:rsidRDefault="00D76C2B" w:rsidP="00D76C2B">
          <w:pPr>
            <w:pStyle w:val="CitaviBibliographyEntry"/>
            <w:rPr>
              <w:lang w:val="en-GB"/>
            </w:rPr>
          </w:pPr>
          <w:r>
            <w:t>[6]</w:t>
          </w:r>
          <w:r>
            <w:tab/>
          </w:r>
          <w:bookmarkStart w:id="65" w:name="_CTVL0017f51b3d680c746ea8881fa17a94c35b4"/>
          <w:proofErr w:type="spellStart"/>
          <w:r>
            <w:t>magicmaps</w:t>
          </w:r>
          <w:proofErr w:type="spellEnd"/>
          <w:r>
            <w:t>. „Wie funktioniert Satellitennavigation?” https://​www.magicmaps.de​/​gnss-​wissen/​wie-​funktioniert-​gps/​?​</w:t>
          </w:r>
          <w:r w:rsidRPr="00D76C2B">
            <w:rPr>
              <w:lang w:val="en-GB"/>
            </w:rPr>
            <w:t>L=​0 (</w:t>
          </w:r>
          <w:proofErr w:type="spellStart"/>
          <w:r w:rsidRPr="00D76C2B">
            <w:rPr>
              <w:lang w:val="en-GB"/>
            </w:rPr>
            <w:t>Zugriff</w:t>
          </w:r>
          <w:proofErr w:type="spellEnd"/>
          <w:r w:rsidRPr="00D76C2B">
            <w:rPr>
              <w:lang w:val="en-GB"/>
            </w:rPr>
            <w:t xml:space="preserve"> am: 22. </w:t>
          </w:r>
          <w:proofErr w:type="spellStart"/>
          <w:r w:rsidRPr="00D76C2B">
            <w:rPr>
              <w:lang w:val="en-GB"/>
            </w:rPr>
            <w:t>Juni</w:t>
          </w:r>
          <w:proofErr w:type="spellEnd"/>
          <w:r w:rsidRPr="00D76C2B">
            <w:rPr>
              <w:lang w:val="en-GB"/>
            </w:rPr>
            <w:t xml:space="preserve"> 2023).</w:t>
          </w:r>
        </w:p>
        <w:bookmarkEnd w:id="65"/>
        <w:p w14:paraId="65616AB8" w14:textId="77777777" w:rsidR="00D76C2B" w:rsidRPr="00D76C2B" w:rsidRDefault="00D76C2B" w:rsidP="00D76C2B">
          <w:pPr>
            <w:pStyle w:val="CitaviBibliographyEntry"/>
            <w:rPr>
              <w:lang w:val="en-GB"/>
            </w:rPr>
          </w:pPr>
          <w:r w:rsidRPr="00D76C2B">
            <w:rPr>
              <w:lang w:val="en-GB"/>
            </w:rPr>
            <w:t>[7]</w:t>
          </w:r>
          <w:r w:rsidRPr="00D76C2B">
            <w:rPr>
              <w:lang w:val="en-GB"/>
            </w:rPr>
            <w:tab/>
          </w:r>
          <w:bookmarkStart w:id="66" w:name="_CTVL001a21226a1a8b144fb993f0ad3fb6ffba8"/>
          <w:r w:rsidRPr="00D76C2B">
            <w:rPr>
              <w:lang w:val="en-GB"/>
            </w:rPr>
            <w:t xml:space="preserve">S. Saki und T. Hagen, „A Practical Guide to an Open-Source Map-Matching Approach for Big GPS </w:t>
          </w:r>
          <w:proofErr w:type="gramStart"/>
          <w:r w:rsidRPr="00D76C2B">
            <w:rPr>
              <w:lang w:val="en-GB"/>
            </w:rPr>
            <w:t>Data,“</w:t>
          </w:r>
          <w:bookmarkEnd w:id="66"/>
          <w:proofErr w:type="gramEnd"/>
          <w:r w:rsidRPr="00D76C2B">
            <w:rPr>
              <w:lang w:val="en-GB"/>
            </w:rPr>
            <w:t xml:space="preserve"> </w:t>
          </w:r>
          <w:r w:rsidRPr="00D76C2B">
            <w:rPr>
              <w:i/>
              <w:lang w:val="en-GB"/>
            </w:rPr>
            <w:t>SN COMPUT. SCI.</w:t>
          </w:r>
          <w:r w:rsidRPr="00D76C2B">
            <w:rPr>
              <w:lang w:val="en-GB"/>
            </w:rPr>
            <w:t xml:space="preserve">, Jg. 3, Nr. 5, 2022, </w:t>
          </w:r>
          <w:proofErr w:type="spellStart"/>
          <w:r w:rsidRPr="00D76C2B">
            <w:rPr>
              <w:lang w:val="en-GB"/>
            </w:rPr>
            <w:t>doi</w:t>
          </w:r>
          <w:proofErr w:type="spellEnd"/>
          <w:r w:rsidRPr="00D76C2B">
            <w:rPr>
              <w:lang w:val="en-GB"/>
            </w:rPr>
            <w:t>: 10.1007/s42979-022-01340-5.</w:t>
          </w:r>
        </w:p>
        <w:p w14:paraId="73D213CA" w14:textId="77777777" w:rsidR="00D76C2B" w:rsidRDefault="00D76C2B" w:rsidP="00D76C2B">
          <w:pPr>
            <w:pStyle w:val="CitaviBibliographyEntry"/>
          </w:pPr>
          <w:r w:rsidRPr="00D76C2B">
            <w:rPr>
              <w:lang w:val="en-GB"/>
            </w:rPr>
            <w:t>[8]</w:t>
          </w:r>
          <w:r w:rsidRPr="00D76C2B">
            <w:rPr>
              <w:lang w:val="en-GB"/>
            </w:rPr>
            <w:tab/>
          </w:r>
          <w:bookmarkStart w:id="67" w:name="_CTVL001b467f668897941c7a2bb98db80ada867"/>
          <w:r w:rsidRPr="00D76C2B">
            <w:rPr>
              <w:lang w:val="en-GB"/>
            </w:rPr>
            <w:t xml:space="preserve">P. Chao, Y. Xu, W. Hua und X. Zhou, „A Survey on Map-Matching </w:t>
          </w:r>
          <w:proofErr w:type="gramStart"/>
          <w:r w:rsidRPr="00D76C2B">
            <w:rPr>
              <w:lang w:val="en-GB"/>
            </w:rPr>
            <w:t>Algorithms,“</w:t>
          </w:r>
          <w:proofErr w:type="gramEnd"/>
          <w:r w:rsidRPr="00D76C2B">
            <w:rPr>
              <w:lang w:val="en-GB"/>
            </w:rPr>
            <w:t xml:space="preserve"> </w:t>
          </w:r>
          <w:proofErr w:type="spellStart"/>
          <w:r w:rsidRPr="00D76C2B">
            <w:rPr>
              <w:lang w:val="en-GB"/>
            </w:rPr>
            <w:t>Okt</w:t>
          </w:r>
          <w:proofErr w:type="spellEnd"/>
          <w:r w:rsidRPr="00D76C2B">
            <w:rPr>
              <w:lang w:val="en-GB"/>
            </w:rPr>
            <w:t xml:space="preserve">. 2019. </w:t>
          </w:r>
          <w:r>
            <w:t>[Online]. Verfügbar unter: https://​arxiv.org​/​pdf/​1910.13065</w:t>
          </w:r>
        </w:p>
        <w:bookmarkEnd w:id="67"/>
        <w:p w14:paraId="15126B3D" w14:textId="77777777" w:rsidR="00D76C2B" w:rsidRDefault="00D76C2B" w:rsidP="00D76C2B">
          <w:pPr>
            <w:pStyle w:val="CitaviBibliographyEntry"/>
          </w:pPr>
          <w:r>
            <w:t>[9]</w:t>
          </w:r>
          <w:r>
            <w:tab/>
          </w:r>
          <w:bookmarkStart w:id="68"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68"/>
        <w:p w14:paraId="47F307CD" w14:textId="77777777" w:rsidR="00D76C2B" w:rsidRDefault="00D76C2B" w:rsidP="00D76C2B">
          <w:pPr>
            <w:pStyle w:val="CitaviBibliographyEntry"/>
          </w:pPr>
          <w:r>
            <w:t>[10]</w:t>
          </w:r>
          <w:r>
            <w:tab/>
          </w:r>
          <w:bookmarkStart w:id="69" w:name="_CTVL0013d992f5979ee4145a2f7e5b22d949ea3"/>
          <w:r>
            <w:t xml:space="preserve">A. </w:t>
          </w:r>
          <w:proofErr w:type="spellStart"/>
          <w:r>
            <w:t>Géron</w:t>
          </w:r>
          <w:proofErr w:type="spellEnd"/>
          <w:r>
            <w:t>,</w:t>
          </w:r>
          <w:bookmarkEnd w:id="69"/>
          <w:r>
            <w:t xml:space="preserve"> </w:t>
          </w:r>
          <w:r w:rsidRPr="00D76C2B">
            <w:rPr>
              <w:i/>
            </w:rPr>
            <w:t xml:space="preserve">Praxiseinstieg Machine Learning mit </w:t>
          </w:r>
          <w:proofErr w:type="spellStart"/>
          <w:r w:rsidRPr="00D76C2B">
            <w:rPr>
              <w:i/>
            </w:rPr>
            <w:t>Scikit-Learn</w:t>
          </w:r>
          <w:proofErr w:type="spellEnd"/>
          <w:r w:rsidRPr="00D76C2B">
            <w:rPr>
              <w:i/>
            </w:rPr>
            <w:t xml:space="preserve">, Keras und </w:t>
          </w:r>
          <w:proofErr w:type="spellStart"/>
          <w:r w:rsidRPr="00D76C2B">
            <w:rPr>
              <w:i/>
            </w:rPr>
            <w:t>TensorFlow</w:t>
          </w:r>
          <w:proofErr w:type="spellEnd"/>
          <w:r w:rsidRPr="00D76C2B">
            <w:rPr>
              <w:i/>
            </w:rPr>
            <w:t xml:space="preserve">: Konzepte, Tools und Techniken für intelligente Systeme, </w:t>
          </w:r>
          <w:r w:rsidRPr="00D76C2B">
            <w:t>2. Aufl. Heidelberg: O'Reilly, 2020.</w:t>
          </w:r>
        </w:p>
        <w:p w14:paraId="378FAE7B" w14:textId="77777777" w:rsidR="00D76C2B" w:rsidRDefault="00D76C2B" w:rsidP="00D76C2B">
          <w:pPr>
            <w:pStyle w:val="CitaviBibliographyEntry"/>
          </w:pPr>
          <w:r w:rsidRPr="00D76C2B">
            <w:rPr>
              <w:lang w:val="en-GB"/>
            </w:rPr>
            <w:t>[11]</w:t>
          </w:r>
          <w:r w:rsidRPr="00D76C2B">
            <w:rPr>
              <w:lang w:val="en-GB"/>
            </w:rPr>
            <w:tab/>
          </w:r>
          <w:bookmarkStart w:id="70" w:name="_CTVL00134833ffae8bb46c8b775f068c74cd599"/>
          <w:r w:rsidRPr="00D76C2B">
            <w:rPr>
              <w:lang w:val="en-GB"/>
            </w:rPr>
            <w:t xml:space="preserve">M. </w:t>
          </w:r>
          <w:proofErr w:type="spellStart"/>
          <w:r w:rsidRPr="00D76C2B">
            <w:rPr>
              <w:lang w:val="en-GB"/>
            </w:rPr>
            <w:t>Grandini</w:t>
          </w:r>
          <w:proofErr w:type="spellEnd"/>
          <w:r w:rsidRPr="00D76C2B">
            <w:rPr>
              <w:lang w:val="en-GB"/>
            </w:rPr>
            <w:t xml:space="preserve">, E. Bagli und G. </w:t>
          </w:r>
          <w:proofErr w:type="spellStart"/>
          <w:r w:rsidRPr="00D76C2B">
            <w:rPr>
              <w:lang w:val="en-GB"/>
            </w:rPr>
            <w:t>Visani</w:t>
          </w:r>
          <w:proofErr w:type="spellEnd"/>
          <w:r w:rsidRPr="00D76C2B">
            <w:rPr>
              <w:lang w:val="en-GB"/>
            </w:rPr>
            <w:t xml:space="preserve">, „Metrics for Multi-Class Classification: an </w:t>
          </w:r>
          <w:proofErr w:type="gramStart"/>
          <w:r w:rsidRPr="00D76C2B">
            <w:rPr>
              <w:lang w:val="en-GB"/>
            </w:rPr>
            <w:t>Overview,“</w:t>
          </w:r>
          <w:proofErr w:type="gramEnd"/>
          <w:r w:rsidRPr="00D76C2B">
            <w:rPr>
              <w:lang w:val="en-GB"/>
            </w:rPr>
            <w:t xml:space="preserve"> Aug. 2020. </w:t>
          </w:r>
          <w:r>
            <w:t>[Online]. Verfügbar unter: https://​arxiv.org​/​pdf/​2008.05756</w:t>
          </w:r>
        </w:p>
        <w:bookmarkEnd w:id="70"/>
        <w:p w14:paraId="703AB884" w14:textId="77777777" w:rsidR="00D76C2B" w:rsidRDefault="00D76C2B" w:rsidP="00D76C2B">
          <w:pPr>
            <w:pStyle w:val="CitaviBibliographyEntry"/>
          </w:pPr>
          <w:r>
            <w:lastRenderedPageBreak/>
            <w:t>[12]</w:t>
          </w:r>
          <w:r>
            <w:tab/>
          </w:r>
          <w:bookmarkStart w:id="71" w:name="_CTVL001848fbb30e60546198ff9ecfdff0b87b4"/>
          <w:r>
            <w:t>„Valhalla Docs: Map Matching API.” https://​valhalla.github.io​/​valhalla/​api/​map-​matching/​api-​reference/​#trace-route-action (Zugriff am: 24. Juni 2023).</w:t>
          </w:r>
        </w:p>
        <w:bookmarkEnd w:id="71"/>
        <w:p w14:paraId="4E6CF131" w14:textId="77777777" w:rsidR="00D76C2B" w:rsidRDefault="00D76C2B" w:rsidP="00D76C2B">
          <w:pPr>
            <w:pStyle w:val="CitaviBibliographyEntry"/>
          </w:pPr>
          <w:r>
            <w:t>[13]</w:t>
          </w:r>
          <w:r>
            <w:tab/>
          </w:r>
          <w:bookmarkStart w:id="72"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72"/>
        <w:p w14:paraId="412D7A57" w14:textId="77777777" w:rsidR="00D76C2B" w:rsidRDefault="00D76C2B" w:rsidP="00D76C2B">
          <w:pPr>
            <w:pStyle w:val="CitaviBibliographyEntry"/>
          </w:pPr>
          <w:r>
            <w:t>[14]</w:t>
          </w:r>
          <w:r>
            <w:tab/>
          </w:r>
          <w:bookmarkStart w:id="73"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73"/>
        <w:p w14:paraId="56CDEF69" w14:textId="77777777" w:rsidR="00D76C2B" w:rsidRDefault="00D76C2B" w:rsidP="00D76C2B">
          <w:pPr>
            <w:pStyle w:val="CitaviBibliographyEntry"/>
          </w:pPr>
          <w:r>
            <w:t>[15]</w:t>
          </w:r>
          <w:r>
            <w:tab/>
          </w:r>
          <w:bookmarkStart w:id="74" w:name="_CTVL001fb7eb4330bee48868917dececa3be2a6"/>
          <w:proofErr w:type="spellStart"/>
          <w:r>
            <w:t>pandas</w:t>
          </w:r>
          <w:proofErr w:type="spellEnd"/>
          <w:r>
            <w:t>. „</w:t>
          </w:r>
          <w:proofErr w:type="spellStart"/>
          <w:r>
            <w:t>pandas</w:t>
          </w:r>
          <w:proofErr w:type="spellEnd"/>
          <w:r>
            <w:t xml:space="preserve"> </w:t>
          </w:r>
          <w:proofErr w:type="spellStart"/>
          <w:r>
            <w:t>documentation</w:t>
          </w:r>
          <w:proofErr w:type="spellEnd"/>
          <w:r>
            <w:t>.” https://​pandas.pydata.org​/​docs/​ (Zugriff am: 24. Juni 2023).</w:t>
          </w:r>
        </w:p>
        <w:bookmarkEnd w:id="74"/>
        <w:p w14:paraId="69A3993A" w14:textId="77777777" w:rsidR="00D76C2B" w:rsidRDefault="00D76C2B" w:rsidP="00D76C2B">
          <w:pPr>
            <w:pStyle w:val="CitaviBibliographyEntry"/>
          </w:pPr>
          <w:r>
            <w:t>[16]</w:t>
          </w:r>
          <w:r>
            <w:tab/>
          </w:r>
          <w:bookmarkStart w:id="75" w:name="_CTVL00139b5bb1f61c348c5a268dd83d5dc7ed4"/>
          <w:r>
            <w:t xml:space="preserve">NumPy. „NumPy </w:t>
          </w:r>
          <w:proofErr w:type="spellStart"/>
          <w:r>
            <w:t>documentation</w:t>
          </w:r>
          <w:proofErr w:type="spellEnd"/>
          <w:r>
            <w:t>.” https://​numpy.org​/​ (Zugriff am: 24. Juni 2023).</w:t>
          </w:r>
        </w:p>
        <w:bookmarkEnd w:id="75"/>
        <w:p w14:paraId="5F5A7A53" w14:textId="77777777" w:rsidR="00D76C2B" w:rsidRPr="00D76C2B" w:rsidRDefault="00D76C2B" w:rsidP="00D76C2B">
          <w:pPr>
            <w:pStyle w:val="CitaviBibliographyEntry"/>
            <w:rPr>
              <w:lang w:val="en-GB"/>
            </w:rPr>
          </w:pPr>
          <w:r w:rsidRPr="00D76C2B">
            <w:rPr>
              <w:lang w:val="en-GB"/>
            </w:rPr>
            <w:t>[17]</w:t>
          </w:r>
          <w:r w:rsidRPr="00D76C2B">
            <w:rPr>
              <w:lang w:val="en-GB"/>
            </w:rPr>
            <w:tab/>
          </w:r>
          <w:bookmarkStart w:id="76" w:name="_CTVL00111f894fe75024c5faa3bab82a8e66881"/>
          <w:r w:rsidRPr="00D76C2B">
            <w:rPr>
              <w:lang w:val="en-GB"/>
            </w:rPr>
            <w:t xml:space="preserve">J. Hao und T. K. Ho, „Machine Learning Made Easy: A Review of Scikit-learn Package in Python Programming </w:t>
          </w:r>
          <w:proofErr w:type="gramStart"/>
          <w:r w:rsidRPr="00D76C2B">
            <w:rPr>
              <w:lang w:val="en-GB"/>
            </w:rPr>
            <w:t>Language,“</w:t>
          </w:r>
          <w:bookmarkEnd w:id="76"/>
          <w:proofErr w:type="gramEnd"/>
          <w:r w:rsidRPr="00D76C2B">
            <w:rPr>
              <w:lang w:val="en-GB"/>
            </w:rPr>
            <w:t xml:space="preserve"> </w:t>
          </w:r>
          <w:r w:rsidRPr="00D76C2B">
            <w:rPr>
              <w:i/>
              <w:lang w:val="en-GB"/>
            </w:rPr>
            <w:t xml:space="preserve">Journal of Educational and </w:t>
          </w:r>
          <w:proofErr w:type="spellStart"/>
          <w:r w:rsidRPr="00D76C2B">
            <w:rPr>
              <w:i/>
              <w:lang w:val="en-GB"/>
            </w:rPr>
            <w:t>Behavioral</w:t>
          </w:r>
          <w:proofErr w:type="spellEnd"/>
          <w:r w:rsidRPr="00D76C2B">
            <w:rPr>
              <w:i/>
              <w:lang w:val="en-GB"/>
            </w:rPr>
            <w:t xml:space="preserve"> Statistics</w:t>
          </w:r>
          <w:r w:rsidRPr="00D76C2B">
            <w:rPr>
              <w:lang w:val="en-GB"/>
            </w:rPr>
            <w:t xml:space="preserve">, Jg. 44, Nr. 3, S. 348–361, 2019, </w:t>
          </w:r>
          <w:proofErr w:type="spellStart"/>
          <w:r w:rsidRPr="00D76C2B">
            <w:rPr>
              <w:lang w:val="en-GB"/>
            </w:rPr>
            <w:t>doi</w:t>
          </w:r>
          <w:proofErr w:type="spellEnd"/>
          <w:r w:rsidRPr="00D76C2B">
            <w:rPr>
              <w:lang w:val="en-GB"/>
            </w:rPr>
            <w:t>: 10.3102/1076998619832248.</w:t>
          </w:r>
        </w:p>
        <w:p w14:paraId="31155E70" w14:textId="77777777" w:rsidR="00D76C2B" w:rsidRDefault="00D76C2B" w:rsidP="00D76C2B">
          <w:pPr>
            <w:pStyle w:val="CitaviBibliographyEntry"/>
          </w:pPr>
          <w:r w:rsidRPr="00D76C2B">
            <w:rPr>
              <w:lang w:val="en-GB"/>
            </w:rPr>
            <w:t>[18]</w:t>
          </w:r>
          <w:r w:rsidRPr="00D76C2B">
            <w:rPr>
              <w:lang w:val="en-GB"/>
            </w:rPr>
            <w:tab/>
          </w:r>
          <w:bookmarkStart w:id="77" w:name="_CTVL00127af317d9f914046841911a17cecc694"/>
          <w:r w:rsidRPr="00D76C2B">
            <w:rPr>
              <w:lang w:val="en-GB"/>
            </w:rPr>
            <w:t>scikit-learn. „</w:t>
          </w:r>
          <w:proofErr w:type="gramStart"/>
          <w:r w:rsidRPr="00D76C2B">
            <w:rPr>
              <w:lang w:val="en-GB"/>
            </w:rPr>
            <w:t>machine</w:t>
          </w:r>
          <w:proofErr w:type="gramEnd"/>
          <w:r w:rsidRPr="00D76C2B">
            <w:rPr>
              <w:lang w:val="en-GB"/>
            </w:rPr>
            <w:t xml:space="preserve"> learning in Python — scikit-learn 1.2.2 documentation.” https://​scikit-learn.org​/​stable/​ (</w:t>
          </w:r>
          <w:proofErr w:type="spellStart"/>
          <w:r w:rsidRPr="00D76C2B">
            <w:rPr>
              <w:lang w:val="en-GB"/>
            </w:rPr>
            <w:t>Zugriff</w:t>
          </w:r>
          <w:proofErr w:type="spellEnd"/>
          <w:r w:rsidRPr="00D76C2B">
            <w:rPr>
              <w:lang w:val="en-GB"/>
            </w:rPr>
            <w:t xml:space="preserve"> am: 25. </w:t>
          </w:r>
          <w:r>
            <w:t>Juni 2023).</w:t>
          </w:r>
        </w:p>
        <w:bookmarkEnd w:id="77"/>
        <w:p w14:paraId="47535B3B" w14:textId="77777777" w:rsidR="00D76C2B" w:rsidRDefault="00D76C2B" w:rsidP="00D76C2B">
          <w:pPr>
            <w:pStyle w:val="CitaviBibliographyEntry"/>
          </w:pPr>
          <w:r>
            <w:t>[19]</w:t>
          </w:r>
          <w:r>
            <w:tab/>
          </w:r>
          <w:bookmarkStart w:id="78" w:name="_CTVL001cb05fb53c5d34552a56f572e83ecfdec"/>
          <w:r>
            <w:t xml:space="preserve">R. F. </w:t>
          </w:r>
          <w:proofErr w:type="spellStart"/>
          <w:r>
            <w:t>Torlak</w:t>
          </w:r>
          <w:proofErr w:type="spellEnd"/>
          <w:r>
            <w:t>, „Detektion der Bewegung von Verkehrsteilnehmern aus Positionsdaten,“ Bachelorarbeit, Hochschule für angewandte Wissenschaften Coburg, 2022.</w:t>
          </w:r>
        </w:p>
        <w:bookmarkEnd w:id="78"/>
        <w:p w14:paraId="168FB18E" w14:textId="77777777" w:rsidR="00D76C2B" w:rsidRDefault="00D76C2B" w:rsidP="00D76C2B">
          <w:pPr>
            <w:pStyle w:val="CitaviBibliographyEntry"/>
          </w:pPr>
          <w:r>
            <w:t>[20]</w:t>
          </w:r>
          <w:r>
            <w:tab/>
          </w:r>
          <w:bookmarkStart w:id="79" w:name="_CTVL0016740b9a5615f4cb8a7ab90e76ae3e990"/>
          <w:r>
            <w:t xml:space="preserve">M. </w:t>
          </w:r>
          <w:proofErr w:type="spellStart"/>
          <w:r>
            <w:t>Sohl</w:t>
          </w:r>
          <w:proofErr w:type="spellEnd"/>
          <w:r>
            <w:t>, „Klassifizierung der Bewegungsmuster von Mobilfunkteilnehmern zur erweiterten Umfeldwahrnehmung autonomer Fahrzeuge,“ Bachelorarbeit, Hochschule für angewandte Wissenschaften Coburg, 2022.</w:t>
          </w:r>
        </w:p>
        <w:bookmarkEnd w:id="79"/>
        <w:p w14:paraId="3754FAD1" w14:textId="77777777" w:rsidR="00D76C2B" w:rsidRDefault="00D76C2B" w:rsidP="00D76C2B">
          <w:pPr>
            <w:pStyle w:val="CitaviBibliographyEntry"/>
          </w:pPr>
          <w:r>
            <w:t>[21]</w:t>
          </w:r>
          <w:r>
            <w:tab/>
          </w:r>
          <w:bookmarkStart w:id="80" w:name="_CTVL001220b7cdd265643e0b822e591d1a0941e"/>
          <w:r>
            <w:t>D. Fischer, „Verwendung von Positionsdaten zur automatisierten Klassifizierung von Verkehrsteilnehmern mittels maschinellen Lernverfahren,“ Masterarbeit, Hochschule für angewandte Wissenschaften Coburg, 2023.</w:t>
          </w:r>
        </w:p>
        <w:bookmarkEnd w:id="80"/>
        <w:p w14:paraId="3269A826" w14:textId="2A53E20D" w:rsidR="00814669" w:rsidRPr="00D76C2B" w:rsidRDefault="00D76C2B" w:rsidP="00D76C2B">
          <w:pPr>
            <w:pStyle w:val="CitaviBibliographyEntry"/>
            <w:rPr>
              <w:lang w:val="en-GB"/>
            </w:rPr>
          </w:pPr>
          <w:r w:rsidRPr="00D76C2B">
            <w:rPr>
              <w:lang w:val="en-GB"/>
            </w:rPr>
            <w:t>[22]</w:t>
          </w:r>
          <w:r w:rsidRPr="00D76C2B">
            <w:rPr>
              <w:lang w:val="en-GB"/>
            </w:rPr>
            <w:tab/>
          </w:r>
          <w:bookmarkStart w:id="81" w:name="_CTVL0011a41ca57e0cf408eaff41d383455eabe"/>
          <w:r w:rsidRPr="00D76C2B">
            <w:rPr>
              <w:lang w:val="en-GB"/>
            </w:rPr>
            <w:t xml:space="preserve">Matteo </w:t>
          </w:r>
          <w:proofErr w:type="spellStart"/>
          <w:r w:rsidRPr="00D76C2B">
            <w:rPr>
              <w:lang w:val="en-GB"/>
            </w:rPr>
            <w:t>Simoncini</w:t>
          </w:r>
          <w:proofErr w:type="spellEnd"/>
          <w:r w:rsidRPr="00D76C2B">
            <w:rPr>
              <w:lang w:val="en-GB"/>
            </w:rPr>
            <w:t xml:space="preserve">, Leonardo </w:t>
          </w:r>
          <w:proofErr w:type="spellStart"/>
          <w:r w:rsidRPr="00D76C2B">
            <w:rPr>
              <w:lang w:val="en-GB"/>
            </w:rPr>
            <w:t>Taccari</w:t>
          </w:r>
          <w:proofErr w:type="spellEnd"/>
          <w:r w:rsidRPr="00D76C2B">
            <w:rPr>
              <w:lang w:val="en-GB"/>
            </w:rPr>
            <w:t xml:space="preserve">, Francesco Sambo, Luca </w:t>
          </w:r>
          <w:proofErr w:type="spellStart"/>
          <w:r w:rsidRPr="00D76C2B">
            <w:rPr>
              <w:lang w:val="en-GB"/>
            </w:rPr>
            <w:t>Bravi</w:t>
          </w:r>
          <w:proofErr w:type="spellEnd"/>
          <w:r w:rsidRPr="00D76C2B">
            <w:rPr>
              <w:lang w:val="en-GB"/>
            </w:rPr>
            <w:t xml:space="preserve">, </w:t>
          </w:r>
          <w:proofErr w:type="spellStart"/>
          <w:r w:rsidRPr="00D76C2B">
            <w:rPr>
              <w:lang w:val="en-GB"/>
            </w:rPr>
            <w:t>Samuele</w:t>
          </w:r>
          <w:proofErr w:type="spellEnd"/>
          <w:r w:rsidRPr="00D76C2B">
            <w:rPr>
              <w:lang w:val="en-GB"/>
            </w:rPr>
            <w:t xml:space="preserve"> </w:t>
          </w:r>
          <w:proofErr w:type="spellStart"/>
          <w:r w:rsidRPr="00D76C2B">
            <w:rPr>
              <w:lang w:val="en-GB"/>
            </w:rPr>
            <w:t>Salti</w:t>
          </w:r>
          <w:proofErr w:type="spellEnd"/>
          <w:r w:rsidRPr="00D76C2B">
            <w:rPr>
              <w:lang w:val="en-GB"/>
            </w:rPr>
            <w:t xml:space="preserve"> und Alessandro Lori, „Vehicle Classification from Low-Frequency GPS Data with Recurrent Neural </w:t>
          </w:r>
          <w:proofErr w:type="gramStart"/>
          <w:r w:rsidRPr="00D76C2B">
            <w:rPr>
              <w:lang w:val="en-GB"/>
            </w:rPr>
            <w:t>Networks,“</w:t>
          </w:r>
          <w:bookmarkEnd w:id="81"/>
          <w:proofErr w:type="gramEnd"/>
          <w:r w:rsidRPr="00D76C2B">
            <w:rPr>
              <w:lang w:val="en-GB"/>
            </w:rPr>
            <w:t xml:space="preserve"> </w:t>
          </w:r>
          <w:r w:rsidRPr="00D76C2B">
            <w:rPr>
              <w:i/>
              <w:lang w:val="en-GB"/>
            </w:rPr>
            <w:t>Transportation Research Part C: Emerging Technologies</w:t>
          </w:r>
          <w:r w:rsidRPr="00D76C2B">
            <w:rPr>
              <w:lang w:val="en-GB"/>
            </w:rPr>
            <w:t xml:space="preserve">, Jg. 91, 2018, </w:t>
          </w:r>
          <w:proofErr w:type="spellStart"/>
          <w:r w:rsidRPr="00D76C2B">
            <w:rPr>
              <w:lang w:val="en-GB"/>
            </w:rPr>
            <w:t>doi</w:t>
          </w:r>
          <w:proofErr w:type="spellEnd"/>
          <w:r w:rsidRPr="00D76C2B">
            <w:rPr>
              <w:lang w:val="en-GB"/>
            </w:rPr>
            <w:t>: 10.1016/j.trc.2018.03.024.</w:t>
          </w:r>
          <w:r w:rsidR="00814669">
            <w:fldChar w:fldCharType="end"/>
          </w:r>
        </w:p>
      </w:sdtContent>
    </w:sdt>
    <w:p w14:paraId="66B1A7DA" w14:textId="77777777" w:rsidR="00AB5561" w:rsidRPr="00D76C2B" w:rsidRDefault="00AB5561" w:rsidP="00814669">
      <w:pPr>
        <w:pStyle w:val="CitaviBibliographyEntry"/>
        <w:rPr>
          <w:lang w:val="en-GB"/>
        </w:rPr>
        <w:sectPr w:rsidR="00AB5561" w:rsidRPr="00D76C2B">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82" w:name="_Toc138782597"/>
      <w:r w:rsidRPr="002D6A27">
        <w:lastRenderedPageBreak/>
        <w:t>Test</w:t>
      </w:r>
      <w:bookmarkEnd w:id="82"/>
    </w:p>
    <w:p w14:paraId="51897CDF" w14:textId="6C08D70E" w:rsidR="00E61684" w:rsidRPr="002D6A27" w:rsidRDefault="00E61684" w:rsidP="00E61684">
      <w:pPr>
        <w:pStyle w:val="AnhangA1"/>
      </w:pPr>
      <w:bookmarkStart w:id="83" w:name="_Toc138782598"/>
      <w:r w:rsidRPr="002D6A27">
        <w:lastRenderedPageBreak/>
        <w:t>Test 2</w:t>
      </w:r>
      <w:bookmarkEnd w:id="83"/>
    </w:p>
    <w:p w14:paraId="2D66B31F" w14:textId="77777777" w:rsidR="00814669" w:rsidRPr="002D6A27" w:rsidRDefault="00814669" w:rsidP="000E478C"/>
    <w:sectPr w:rsidR="00814669" w:rsidRPr="002D6A27">
      <w:head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2AE2C" w14:textId="77777777" w:rsidR="00D665BE" w:rsidRDefault="00D665BE" w:rsidP="001E2E5E">
      <w:pPr>
        <w:spacing w:after="0" w:line="240" w:lineRule="auto"/>
      </w:pPr>
      <w:r>
        <w:separator/>
      </w:r>
    </w:p>
  </w:endnote>
  <w:endnote w:type="continuationSeparator" w:id="0">
    <w:p w14:paraId="5E95B07A" w14:textId="77777777" w:rsidR="00D665BE" w:rsidRDefault="00D665BE"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15ACB" w14:textId="77777777" w:rsidR="00D665BE" w:rsidRDefault="00D665BE" w:rsidP="001E2E5E">
      <w:pPr>
        <w:spacing w:after="0" w:line="240" w:lineRule="auto"/>
      </w:pPr>
      <w:r>
        <w:separator/>
      </w:r>
    </w:p>
  </w:footnote>
  <w:footnote w:type="continuationSeparator" w:id="0">
    <w:p w14:paraId="3E7FDA74" w14:textId="77777777" w:rsidR="00D665BE" w:rsidRDefault="00D665BE"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0D0F470C" w:rsidR="007654F5" w:rsidRDefault="00000000">
    <w:pPr>
      <w:pStyle w:val="Kopfzeile"/>
    </w:pPr>
    <w:fldSimple w:instr=" STYLEREF  &quot;Überschrift 1;Ü 1-MitSeitenumbruch&quot;  \* MERGEFORMAT ">
      <w:r w:rsidR="000D1611">
        <w:rPr>
          <w:noProof/>
        </w:rPr>
        <w:t>Zusammenfassung und Ausblick</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139979BB" w:rsidR="007D2DD4" w:rsidRDefault="00000000">
    <w:pPr>
      <w:pStyle w:val="Kopfzeile"/>
    </w:pPr>
    <w:fldSimple w:instr=" STYLEREF  &quot;Überschrift 1;Ü 1-MitSeitenumbruch&quot;  \* MERGEFORMAT ">
      <w:r w:rsidR="002400BC" w:rsidRPr="002400BC">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7978"/>
    <w:rsid w:val="00007B43"/>
    <w:rsid w:val="000125C6"/>
    <w:rsid w:val="00013784"/>
    <w:rsid w:val="000152ED"/>
    <w:rsid w:val="00021CB2"/>
    <w:rsid w:val="0002521C"/>
    <w:rsid w:val="00026999"/>
    <w:rsid w:val="00033869"/>
    <w:rsid w:val="000339F8"/>
    <w:rsid w:val="00035AC8"/>
    <w:rsid w:val="00042E62"/>
    <w:rsid w:val="00045D69"/>
    <w:rsid w:val="000469C6"/>
    <w:rsid w:val="000473D0"/>
    <w:rsid w:val="0005759E"/>
    <w:rsid w:val="000606F7"/>
    <w:rsid w:val="000615A1"/>
    <w:rsid w:val="000619E0"/>
    <w:rsid w:val="00061D00"/>
    <w:rsid w:val="00074A4B"/>
    <w:rsid w:val="000757D6"/>
    <w:rsid w:val="000774E7"/>
    <w:rsid w:val="00081285"/>
    <w:rsid w:val="00081A68"/>
    <w:rsid w:val="00082588"/>
    <w:rsid w:val="00082E82"/>
    <w:rsid w:val="000908AD"/>
    <w:rsid w:val="00090B15"/>
    <w:rsid w:val="00091514"/>
    <w:rsid w:val="00093175"/>
    <w:rsid w:val="00094213"/>
    <w:rsid w:val="000A4A20"/>
    <w:rsid w:val="000A736D"/>
    <w:rsid w:val="000B15E4"/>
    <w:rsid w:val="000B1D3E"/>
    <w:rsid w:val="000B75CF"/>
    <w:rsid w:val="000C369A"/>
    <w:rsid w:val="000C3A3C"/>
    <w:rsid w:val="000C5DB0"/>
    <w:rsid w:val="000C6B22"/>
    <w:rsid w:val="000D1611"/>
    <w:rsid w:val="000D72E8"/>
    <w:rsid w:val="000E0A90"/>
    <w:rsid w:val="000E2C22"/>
    <w:rsid w:val="000E2FDF"/>
    <w:rsid w:val="000E34B0"/>
    <w:rsid w:val="000E478C"/>
    <w:rsid w:val="000E5C82"/>
    <w:rsid w:val="000E689A"/>
    <w:rsid w:val="000F1D44"/>
    <w:rsid w:val="00104406"/>
    <w:rsid w:val="001052D2"/>
    <w:rsid w:val="00106307"/>
    <w:rsid w:val="00113684"/>
    <w:rsid w:val="00115622"/>
    <w:rsid w:val="00115B09"/>
    <w:rsid w:val="00120001"/>
    <w:rsid w:val="00121E21"/>
    <w:rsid w:val="001257E4"/>
    <w:rsid w:val="00134059"/>
    <w:rsid w:val="00143A8E"/>
    <w:rsid w:val="0014466F"/>
    <w:rsid w:val="00146327"/>
    <w:rsid w:val="00151722"/>
    <w:rsid w:val="00151EEE"/>
    <w:rsid w:val="00152866"/>
    <w:rsid w:val="001550F1"/>
    <w:rsid w:val="00157331"/>
    <w:rsid w:val="00157B62"/>
    <w:rsid w:val="0016248C"/>
    <w:rsid w:val="00163D04"/>
    <w:rsid w:val="001657C2"/>
    <w:rsid w:val="0017147F"/>
    <w:rsid w:val="001800EB"/>
    <w:rsid w:val="00180C86"/>
    <w:rsid w:val="00180EE7"/>
    <w:rsid w:val="0018415E"/>
    <w:rsid w:val="0018503D"/>
    <w:rsid w:val="001869DC"/>
    <w:rsid w:val="00191157"/>
    <w:rsid w:val="00196124"/>
    <w:rsid w:val="00196168"/>
    <w:rsid w:val="001A1242"/>
    <w:rsid w:val="001A19AC"/>
    <w:rsid w:val="001A1EDE"/>
    <w:rsid w:val="001A2CE4"/>
    <w:rsid w:val="001A3577"/>
    <w:rsid w:val="001A4115"/>
    <w:rsid w:val="001B74B6"/>
    <w:rsid w:val="001C1E30"/>
    <w:rsid w:val="001C4A27"/>
    <w:rsid w:val="001C5A67"/>
    <w:rsid w:val="001C6560"/>
    <w:rsid w:val="001E2E5E"/>
    <w:rsid w:val="001E6507"/>
    <w:rsid w:val="001F1E58"/>
    <w:rsid w:val="001F3AFA"/>
    <w:rsid w:val="001F6BAC"/>
    <w:rsid w:val="002019F8"/>
    <w:rsid w:val="002027F4"/>
    <w:rsid w:val="0020559D"/>
    <w:rsid w:val="00210C2F"/>
    <w:rsid w:val="00213860"/>
    <w:rsid w:val="002148C8"/>
    <w:rsid w:val="00216E81"/>
    <w:rsid w:val="00217C23"/>
    <w:rsid w:val="002216D1"/>
    <w:rsid w:val="00223C81"/>
    <w:rsid w:val="00225638"/>
    <w:rsid w:val="0022584C"/>
    <w:rsid w:val="00225EC3"/>
    <w:rsid w:val="0023473F"/>
    <w:rsid w:val="002352C4"/>
    <w:rsid w:val="0023665F"/>
    <w:rsid w:val="002400BC"/>
    <w:rsid w:val="00241712"/>
    <w:rsid w:val="00250F33"/>
    <w:rsid w:val="0025125A"/>
    <w:rsid w:val="00251F5B"/>
    <w:rsid w:val="002564BA"/>
    <w:rsid w:val="002567D5"/>
    <w:rsid w:val="00264783"/>
    <w:rsid w:val="002677E4"/>
    <w:rsid w:val="00267D78"/>
    <w:rsid w:val="002707E1"/>
    <w:rsid w:val="0027735C"/>
    <w:rsid w:val="0028039B"/>
    <w:rsid w:val="0028112E"/>
    <w:rsid w:val="00281A17"/>
    <w:rsid w:val="002820AD"/>
    <w:rsid w:val="00283022"/>
    <w:rsid w:val="002853ED"/>
    <w:rsid w:val="00294752"/>
    <w:rsid w:val="002A03BC"/>
    <w:rsid w:val="002A4F05"/>
    <w:rsid w:val="002A6279"/>
    <w:rsid w:val="002B30CC"/>
    <w:rsid w:val="002B4972"/>
    <w:rsid w:val="002C7323"/>
    <w:rsid w:val="002D15FB"/>
    <w:rsid w:val="002D2221"/>
    <w:rsid w:val="002D2FD6"/>
    <w:rsid w:val="002D42B3"/>
    <w:rsid w:val="002D47F9"/>
    <w:rsid w:val="002D66A3"/>
    <w:rsid w:val="002D6A27"/>
    <w:rsid w:val="002D7A1E"/>
    <w:rsid w:val="002E2198"/>
    <w:rsid w:val="002E4E29"/>
    <w:rsid w:val="002F1CEB"/>
    <w:rsid w:val="003038A5"/>
    <w:rsid w:val="00307320"/>
    <w:rsid w:val="00307A93"/>
    <w:rsid w:val="00311B52"/>
    <w:rsid w:val="00311D05"/>
    <w:rsid w:val="00314435"/>
    <w:rsid w:val="0031494A"/>
    <w:rsid w:val="00315AF4"/>
    <w:rsid w:val="0032021E"/>
    <w:rsid w:val="00320669"/>
    <w:rsid w:val="00323150"/>
    <w:rsid w:val="003272ED"/>
    <w:rsid w:val="003303B4"/>
    <w:rsid w:val="00332A12"/>
    <w:rsid w:val="00334A61"/>
    <w:rsid w:val="00342C7F"/>
    <w:rsid w:val="00343DFE"/>
    <w:rsid w:val="003547E2"/>
    <w:rsid w:val="00355B0C"/>
    <w:rsid w:val="0036097D"/>
    <w:rsid w:val="00360F26"/>
    <w:rsid w:val="00362E32"/>
    <w:rsid w:val="00364D8C"/>
    <w:rsid w:val="003668B5"/>
    <w:rsid w:val="00373C23"/>
    <w:rsid w:val="0037429B"/>
    <w:rsid w:val="00375724"/>
    <w:rsid w:val="003759A8"/>
    <w:rsid w:val="00375A5E"/>
    <w:rsid w:val="00376F38"/>
    <w:rsid w:val="0038012B"/>
    <w:rsid w:val="00385647"/>
    <w:rsid w:val="00392E30"/>
    <w:rsid w:val="003A101F"/>
    <w:rsid w:val="003A4041"/>
    <w:rsid w:val="003B0139"/>
    <w:rsid w:val="003B75C3"/>
    <w:rsid w:val="003C07F9"/>
    <w:rsid w:val="003C5BB7"/>
    <w:rsid w:val="003C5C86"/>
    <w:rsid w:val="003D33AD"/>
    <w:rsid w:val="003D4686"/>
    <w:rsid w:val="003E1939"/>
    <w:rsid w:val="003E19F5"/>
    <w:rsid w:val="003E43A0"/>
    <w:rsid w:val="003E5EC1"/>
    <w:rsid w:val="003E639E"/>
    <w:rsid w:val="003F6879"/>
    <w:rsid w:val="003F6A34"/>
    <w:rsid w:val="0040396E"/>
    <w:rsid w:val="004103B0"/>
    <w:rsid w:val="00417E41"/>
    <w:rsid w:val="004203D0"/>
    <w:rsid w:val="00423E81"/>
    <w:rsid w:val="00434338"/>
    <w:rsid w:val="00436DC8"/>
    <w:rsid w:val="00441254"/>
    <w:rsid w:val="00442933"/>
    <w:rsid w:val="00443CBA"/>
    <w:rsid w:val="004470D5"/>
    <w:rsid w:val="004512BE"/>
    <w:rsid w:val="0045540E"/>
    <w:rsid w:val="00461422"/>
    <w:rsid w:val="00465A5C"/>
    <w:rsid w:val="00475D0D"/>
    <w:rsid w:val="00477960"/>
    <w:rsid w:val="00480C37"/>
    <w:rsid w:val="0048235A"/>
    <w:rsid w:val="0048320B"/>
    <w:rsid w:val="00487EBF"/>
    <w:rsid w:val="00490F02"/>
    <w:rsid w:val="00493AA2"/>
    <w:rsid w:val="0049465F"/>
    <w:rsid w:val="00496EDA"/>
    <w:rsid w:val="004B2707"/>
    <w:rsid w:val="004B300D"/>
    <w:rsid w:val="004C4397"/>
    <w:rsid w:val="004C709B"/>
    <w:rsid w:val="004D0850"/>
    <w:rsid w:val="004D5A20"/>
    <w:rsid w:val="004D5C9F"/>
    <w:rsid w:val="004E3EAF"/>
    <w:rsid w:val="004E4C8A"/>
    <w:rsid w:val="004E4D82"/>
    <w:rsid w:val="004E4DC0"/>
    <w:rsid w:val="004E66B2"/>
    <w:rsid w:val="004F3A38"/>
    <w:rsid w:val="004F7BF5"/>
    <w:rsid w:val="00520F72"/>
    <w:rsid w:val="005233AD"/>
    <w:rsid w:val="0052542D"/>
    <w:rsid w:val="005317E6"/>
    <w:rsid w:val="005417D4"/>
    <w:rsid w:val="00551F6C"/>
    <w:rsid w:val="00556EEC"/>
    <w:rsid w:val="00563D5B"/>
    <w:rsid w:val="005707FB"/>
    <w:rsid w:val="00570E0E"/>
    <w:rsid w:val="005750D5"/>
    <w:rsid w:val="005763AA"/>
    <w:rsid w:val="005829E9"/>
    <w:rsid w:val="00583AF8"/>
    <w:rsid w:val="00590199"/>
    <w:rsid w:val="005967DB"/>
    <w:rsid w:val="00596C07"/>
    <w:rsid w:val="005A0B51"/>
    <w:rsid w:val="005A2EF4"/>
    <w:rsid w:val="005A68CF"/>
    <w:rsid w:val="005B1789"/>
    <w:rsid w:val="005B5B65"/>
    <w:rsid w:val="005B6CD6"/>
    <w:rsid w:val="005B6FBC"/>
    <w:rsid w:val="005C04BC"/>
    <w:rsid w:val="005C1A3F"/>
    <w:rsid w:val="005C2477"/>
    <w:rsid w:val="005C26BF"/>
    <w:rsid w:val="005C56C7"/>
    <w:rsid w:val="005C5BE3"/>
    <w:rsid w:val="005C7079"/>
    <w:rsid w:val="005C75D3"/>
    <w:rsid w:val="005C760B"/>
    <w:rsid w:val="005C7DEC"/>
    <w:rsid w:val="005D1DFB"/>
    <w:rsid w:val="005D7D29"/>
    <w:rsid w:val="005E0879"/>
    <w:rsid w:val="005E5719"/>
    <w:rsid w:val="005E5BF1"/>
    <w:rsid w:val="005F172E"/>
    <w:rsid w:val="005F2E48"/>
    <w:rsid w:val="005F6A0F"/>
    <w:rsid w:val="0060087E"/>
    <w:rsid w:val="006008EF"/>
    <w:rsid w:val="006030F9"/>
    <w:rsid w:val="006042E4"/>
    <w:rsid w:val="006062C0"/>
    <w:rsid w:val="006109D0"/>
    <w:rsid w:val="00614509"/>
    <w:rsid w:val="00620355"/>
    <w:rsid w:val="006257FC"/>
    <w:rsid w:val="00631245"/>
    <w:rsid w:val="00632428"/>
    <w:rsid w:val="00635417"/>
    <w:rsid w:val="00636AAB"/>
    <w:rsid w:val="00640BEA"/>
    <w:rsid w:val="00642142"/>
    <w:rsid w:val="00645437"/>
    <w:rsid w:val="0065029D"/>
    <w:rsid w:val="006503AB"/>
    <w:rsid w:val="00651BCB"/>
    <w:rsid w:val="006608EF"/>
    <w:rsid w:val="00661A8C"/>
    <w:rsid w:val="00661FD9"/>
    <w:rsid w:val="00663CC6"/>
    <w:rsid w:val="006716D1"/>
    <w:rsid w:val="00677032"/>
    <w:rsid w:val="00681589"/>
    <w:rsid w:val="0068310F"/>
    <w:rsid w:val="00684848"/>
    <w:rsid w:val="00685462"/>
    <w:rsid w:val="00690A82"/>
    <w:rsid w:val="00693EC4"/>
    <w:rsid w:val="00696D95"/>
    <w:rsid w:val="006A4476"/>
    <w:rsid w:val="006A59AF"/>
    <w:rsid w:val="006B2C05"/>
    <w:rsid w:val="006B6479"/>
    <w:rsid w:val="006B6D2F"/>
    <w:rsid w:val="006C000F"/>
    <w:rsid w:val="006C3E42"/>
    <w:rsid w:val="006C5BE0"/>
    <w:rsid w:val="006D2538"/>
    <w:rsid w:val="006D6A19"/>
    <w:rsid w:val="006E78A5"/>
    <w:rsid w:val="006F45C0"/>
    <w:rsid w:val="00703D8F"/>
    <w:rsid w:val="00704113"/>
    <w:rsid w:val="0071186D"/>
    <w:rsid w:val="00713D58"/>
    <w:rsid w:val="00713E80"/>
    <w:rsid w:val="007147E1"/>
    <w:rsid w:val="00720A41"/>
    <w:rsid w:val="00720B3D"/>
    <w:rsid w:val="00721E34"/>
    <w:rsid w:val="007250F8"/>
    <w:rsid w:val="0072601D"/>
    <w:rsid w:val="007277BE"/>
    <w:rsid w:val="00734EA2"/>
    <w:rsid w:val="00736510"/>
    <w:rsid w:val="00740675"/>
    <w:rsid w:val="00744D50"/>
    <w:rsid w:val="00747427"/>
    <w:rsid w:val="00750369"/>
    <w:rsid w:val="00754CFA"/>
    <w:rsid w:val="00754E99"/>
    <w:rsid w:val="007654F5"/>
    <w:rsid w:val="00777BD0"/>
    <w:rsid w:val="007802EF"/>
    <w:rsid w:val="0078062F"/>
    <w:rsid w:val="00783865"/>
    <w:rsid w:val="0078635E"/>
    <w:rsid w:val="00786BA3"/>
    <w:rsid w:val="00790A02"/>
    <w:rsid w:val="00796B9D"/>
    <w:rsid w:val="007A1773"/>
    <w:rsid w:val="007B04DD"/>
    <w:rsid w:val="007B10CB"/>
    <w:rsid w:val="007B380C"/>
    <w:rsid w:val="007B5D55"/>
    <w:rsid w:val="007B6960"/>
    <w:rsid w:val="007B6A52"/>
    <w:rsid w:val="007B71BC"/>
    <w:rsid w:val="007C3663"/>
    <w:rsid w:val="007C43FB"/>
    <w:rsid w:val="007C5224"/>
    <w:rsid w:val="007C55D9"/>
    <w:rsid w:val="007C5B49"/>
    <w:rsid w:val="007C6B3D"/>
    <w:rsid w:val="007D1526"/>
    <w:rsid w:val="007D18DE"/>
    <w:rsid w:val="007D220B"/>
    <w:rsid w:val="007D2DD4"/>
    <w:rsid w:val="007D3F76"/>
    <w:rsid w:val="007E2D39"/>
    <w:rsid w:val="007E3558"/>
    <w:rsid w:val="007F0D4F"/>
    <w:rsid w:val="007F2384"/>
    <w:rsid w:val="007F686F"/>
    <w:rsid w:val="007F6FBB"/>
    <w:rsid w:val="00801569"/>
    <w:rsid w:val="00801E7E"/>
    <w:rsid w:val="00803429"/>
    <w:rsid w:val="00807A8A"/>
    <w:rsid w:val="0081093C"/>
    <w:rsid w:val="00811018"/>
    <w:rsid w:val="008119A8"/>
    <w:rsid w:val="00814669"/>
    <w:rsid w:val="0082195D"/>
    <w:rsid w:val="00822681"/>
    <w:rsid w:val="00830169"/>
    <w:rsid w:val="00831CB6"/>
    <w:rsid w:val="008348D5"/>
    <w:rsid w:val="00837CF2"/>
    <w:rsid w:val="0084159F"/>
    <w:rsid w:val="00842FC0"/>
    <w:rsid w:val="008470FB"/>
    <w:rsid w:val="008742FD"/>
    <w:rsid w:val="00876C7A"/>
    <w:rsid w:val="0088119A"/>
    <w:rsid w:val="008824CA"/>
    <w:rsid w:val="008869F7"/>
    <w:rsid w:val="00886AA8"/>
    <w:rsid w:val="008A08D5"/>
    <w:rsid w:val="008A1804"/>
    <w:rsid w:val="008B41B5"/>
    <w:rsid w:val="008B4CB5"/>
    <w:rsid w:val="008B56B3"/>
    <w:rsid w:val="008C1D1B"/>
    <w:rsid w:val="008D188E"/>
    <w:rsid w:val="008D5B51"/>
    <w:rsid w:val="008D5BBD"/>
    <w:rsid w:val="008E49AD"/>
    <w:rsid w:val="008F3AD6"/>
    <w:rsid w:val="008F7695"/>
    <w:rsid w:val="008F7DE2"/>
    <w:rsid w:val="00900171"/>
    <w:rsid w:val="009010EB"/>
    <w:rsid w:val="00903292"/>
    <w:rsid w:val="00907136"/>
    <w:rsid w:val="00912D27"/>
    <w:rsid w:val="009130EA"/>
    <w:rsid w:val="00913CFB"/>
    <w:rsid w:val="00926C4B"/>
    <w:rsid w:val="00926C67"/>
    <w:rsid w:val="009279AC"/>
    <w:rsid w:val="00931D35"/>
    <w:rsid w:val="00936ECE"/>
    <w:rsid w:val="009372EC"/>
    <w:rsid w:val="00946F8D"/>
    <w:rsid w:val="009473F8"/>
    <w:rsid w:val="00954BA7"/>
    <w:rsid w:val="00960969"/>
    <w:rsid w:val="0096255A"/>
    <w:rsid w:val="00963FBF"/>
    <w:rsid w:val="0097185A"/>
    <w:rsid w:val="009744C1"/>
    <w:rsid w:val="00974F04"/>
    <w:rsid w:val="009753F0"/>
    <w:rsid w:val="0097757B"/>
    <w:rsid w:val="0098146C"/>
    <w:rsid w:val="00983CE1"/>
    <w:rsid w:val="009908CD"/>
    <w:rsid w:val="00990C13"/>
    <w:rsid w:val="00991D9B"/>
    <w:rsid w:val="00993127"/>
    <w:rsid w:val="00997573"/>
    <w:rsid w:val="009A4EDB"/>
    <w:rsid w:val="009A55E3"/>
    <w:rsid w:val="009A575F"/>
    <w:rsid w:val="009A6A07"/>
    <w:rsid w:val="009B0ADC"/>
    <w:rsid w:val="009B29DC"/>
    <w:rsid w:val="009C1F52"/>
    <w:rsid w:val="009C4F80"/>
    <w:rsid w:val="009C74E5"/>
    <w:rsid w:val="009D50AB"/>
    <w:rsid w:val="009D55F6"/>
    <w:rsid w:val="009E1A48"/>
    <w:rsid w:val="009E21CE"/>
    <w:rsid w:val="009E32D3"/>
    <w:rsid w:val="009E705E"/>
    <w:rsid w:val="009F1612"/>
    <w:rsid w:val="009F5DF7"/>
    <w:rsid w:val="009F723D"/>
    <w:rsid w:val="00A0619D"/>
    <w:rsid w:val="00A10C2B"/>
    <w:rsid w:val="00A12618"/>
    <w:rsid w:val="00A13EBF"/>
    <w:rsid w:val="00A35B96"/>
    <w:rsid w:val="00A36831"/>
    <w:rsid w:val="00A40834"/>
    <w:rsid w:val="00A41BAB"/>
    <w:rsid w:val="00A41BB7"/>
    <w:rsid w:val="00A4282D"/>
    <w:rsid w:val="00A43AD1"/>
    <w:rsid w:val="00A47F8B"/>
    <w:rsid w:val="00A506B6"/>
    <w:rsid w:val="00A509E4"/>
    <w:rsid w:val="00A54DDE"/>
    <w:rsid w:val="00A57EE3"/>
    <w:rsid w:val="00A63ABB"/>
    <w:rsid w:val="00A717E6"/>
    <w:rsid w:val="00A718A3"/>
    <w:rsid w:val="00A75D66"/>
    <w:rsid w:val="00A77C7F"/>
    <w:rsid w:val="00A77F9C"/>
    <w:rsid w:val="00A804BE"/>
    <w:rsid w:val="00A83655"/>
    <w:rsid w:val="00A87BCA"/>
    <w:rsid w:val="00A87C43"/>
    <w:rsid w:val="00A97261"/>
    <w:rsid w:val="00AA0DED"/>
    <w:rsid w:val="00AB0677"/>
    <w:rsid w:val="00AB0C91"/>
    <w:rsid w:val="00AB503C"/>
    <w:rsid w:val="00AB5561"/>
    <w:rsid w:val="00AB5DC2"/>
    <w:rsid w:val="00AC4BE3"/>
    <w:rsid w:val="00AC5130"/>
    <w:rsid w:val="00AC721E"/>
    <w:rsid w:val="00AD2B1F"/>
    <w:rsid w:val="00AD453A"/>
    <w:rsid w:val="00AD7836"/>
    <w:rsid w:val="00AD7B4B"/>
    <w:rsid w:val="00AD7DA4"/>
    <w:rsid w:val="00AE06D5"/>
    <w:rsid w:val="00AE6461"/>
    <w:rsid w:val="00AF2340"/>
    <w:rsid w:val="00AF4BBB"/>
    <w:rsid w:val="00AF663C"/>
    <w:rsid w:val="00AF716C"/>
    <w:rsid w:val="00AF76F3"/>
    <w:rsid w:val="00B0097E"/>
    <w:rsid w:val="00B018D8"/>
    <w:rsid w:val="00B01F30"/>
    <w:rsid w:val="00B05F89"/>
    <w:rsid w:val="00B11BB1"/>
    <w:rsid w:val="00B14D94"/>
    <w:rsid w:val="00B15A14"/>
    <w:rsid w:val="00B16CB8"/>
    <w:rsid w:val="00B21927"/>
    <w:rsid w:val="00B236AC"/>
    <w:rsid w:val="00B24D87"/>
    <w:rsid w:val="00B25605"/>
    <w:rsid w:val="00B332B0"/>
    <w:rsid w:val="00B333D2"/>
    <w:rsid w:val="00B33723"/>
    <w:rsid w:val="00B36FA7"/>
    <w:rsid w:val="00B40740"/>
    <w:rsid w:val="00B40B0D"/>
    <w:rsid w:val="00B4552A"/>
    <w:rsid w:val="00B50849"/>
    <w:rsid w:val="00B549ED"/>
    <w:rsid w:val="00B553C9"/>
    <w:rsid w:val="00B5628C"/>
    <w:rsid w:val="00B65EC2"/>
    <w:rsid w:val="00B76692"/>
    <w:rsid w:val="00B76819"/>
    <w:rsid w:val="00B81BF7"/>
    <w:rsid w:val="00B84CEF"/>
    <w:rsid w:val="00B84FFB"/>
    <w:rsid w:val="00B91010"/>
    <w:rsid w:val="00BA070C"/>
    <w:rsid w:val="00BA333A"/>
    <w:rsid w:val="00BA3A1C"/>
    <w:rsid w:val="00BA4149"/>
    <w:rsid w:val="00BB0E1F"/>
    <w:rsid w:val="00BB3DAF"/>
    <w:rsid w:val="00BB762F"/>
    <w:rsid w:val="00BC6167"/>
    <w:rsid w:val="00BC6219"/>
    <w:rsid w:val="00BD1FD0"/>
    <w:rsid w:val="00BD43D5"/>
    <w:rsid w:val="00BD4552"/>
    <w:rsid w:val="00BD6287"/>
    <w:rsid w:val="00BD6C5A"/>
    <w:rsid w:val="00BD6F0A"/>
    <w:rsid w:val="00BD7F1F"/>
    <w:rsid w:val="00BE44ED"/>
    <w:rsid w:val="00BE5E95"/>
    <w:rsid w:val="00BF03C8"/>
    <w:rsid w:val="00BF4694"/>
    <w:rsid w:val="00BF7684"/>
    <w:rsid w:val="00BF788D"/>
    <w:rsid w:val="00C03376"/>
    <w:rsid w:val="00C0492F"/>
    <w:rsid w:val="00C04DDC"/>
    <w:rsid w:val="00C057EC"/>
    <w:rsid w:val="00C0636D"/>
    <w:rsid w:val="00C16502"/>
    <w:rsid w:val="00C16EF5"/>
    <w:rsid w:val="00C17147"/>
    <w:rsid w:val="00C210B5"/>
    <w:rsid w:val="00C216F6"/>
    <w:rsid w:val="00C222A1"/>
    <w:rsid w:val="00C22488"/>
    <w:rsid w:val="00C22EBC"/>
    <w:rsid w:val="00C33075"/>
    <w:rsid w:val="00C361AC"/>
    <w:rsid w:val="00C36522"/>
    <w:rsid w:val="00C408C4"/>
    <w:rsid w:val="00C43834"/>
    <w:rsid w:val="00C4487B"/>
    <w:rsid w:val="00C50A30"/>
    <w:rsid w:val="00C5600D"/>
    <w:rsid w:val="00C57B40"/>
    <w:rsid w:val="00C65479"/>
    <w:rsid w:val="00C749AA"/>
    <w:rsid w:val="00C81726"/>
    <w:rsid w:val="00C8323D"/>
    <w:rsid w:val="00C87043"/>
    <w:rsid w:val="00C90B80"/>
    <w:rsid w:val="00C934FD"/>
    <w:rsid w:val="00CA013A"/>
    <w:rsid w:val="00CA15D2"/>
    <w:rsid w:val="00CA4463"/>
    <w:rsid w:val="00CA70DF"/>
    <w:rsid w:val="00CA774D"/>
    <w:rsid w:val="00CB069F"/>
    <w:rsid w:val="00CB1CBF"/>
    <w:rsid w:val="00CC1800"/>
    <w:rsid w:val="00CC1EF0"/>
    <w:rsid w:val="00CC267C"/>
    <w:rsid w:val="00CC4EFB"/>
    <w:rsid w:val="00CD0BD7"/>
    <w:rsid w:val="00CD1192"/>
    <w:rsid w:val="00CD7269"/>
    <w:rsid w:val="00CD7A30"/>
    <w:rsid w:val="00CE2252"/>
    <w:rsid w:val="00CE584E"/>
    <w:rsid w:val="00CE7A6B"/>
    <w:rsid w:val="00CF052A"/>
    <w:rsid w:val="00CF2158"/>
    <w:rsid w:val="00CF65B5"/>
    <w:rsid w:val="00D03598"/>
    <w:rsid w:val="00D05788"/>
    <w:rsid w:val="00D14F26"/>
    <w:rsid w:val="00D1734C"/>
    <w:rsid w:val="00D22717"/>
    <w:rsid w:val="00D24E2C"/>
    <w:rsid w:val="00D30B94"/>
    <w:rsid w:val="00D337E5"/>
    <w:rsid w:val="00D367E6"/>
    <w:rsid w:val="00D44590"/>
    <w:rsid w:val="00D46483"/>
    <w:rsid w:val="00D468E7"/>
    <w:rsid w:val="00D53351"/>
    <w:rsid w:val="00D556BD"/>
    <w:rsid w:val="00D57212"/>
    <w:rsid w:val="00D633B9"/>
    <w:rsid w:val="00D65B0B"/>
    <w:rsid w:val="00D65BB5"/>
    <w:rsid w:val="00D6607F"/>
    <w:rsid w:val="00D665BE"/>
    <w:rsid w:val="00D66912"/>
    <w:rsid w:val="00D67986"/>
    <w:rsid w:val="00D70D4F"/>
    <w:rsid w:val="00D76C2B"/>
    <w:rsid w:val="00D805B3"/>
    <w:rsid w:val="00D8136E"/>
    <w:rsid w:val="00D8251C"/>
    <w:rsid w:val="00D86452"/>
    <w:rsid w:val="00D8746E"/>
    <w:rsid w:val="00D90DBB"/>
    <w:rsid w:val="00D92E54"/>
    <w:rsid w:val="00D96721"/>
    <w:rsid w:val="00DB09CF"/>
    <w:rsid w:val="00DB5F26"/>
    <w:rsid w:val="00DB6AFD"/>
    <w:rsid w:val="00DB7395"/>
    <w:rsid w:val="00DB7B3E"/>
    <w:rsid w:val="00DC2783"/>
    <w:rsid w:val="00DC7D52"/>
    <w:rsid w:val="00DD3905"/>
    <w:rsid w:val="00DE1763"/>
    <w:rsid w:val="00DE26E4"/>
    <w:rsid w:val="00DE5626"/>
    <w:rsid w:val="00DE7ABE"/>
    <w:rsid w:val="00DF3B25"/>
    <w:rsid w:val="00DF4F0A"/>
    <w:rsid w:val="00DF6A13"/>
    <w:rsid w:val="00DF79A2"/>
    <w:rsid w:val="00E02FF2"/>
    <w:rsid w:val="00E06F94"/>
    <w:rsid w:val="00E07CB2"/>
    <w:rsid w:val="00E1040E"/>
    <w:rsid w:val="00E13969"/>
    <w:rsid w:val="00E20F0B"/>
    <w:rsid w:val="00E23687"/>
    <w:rsid w:val="00E26969"/>
    <w:rsid w:val="00E26F2D"/>
    <w:rsid w:val="00E36E1C"/>
    <w:rsid w:val="00E37705"/>
    <w:rsid w:val="00E3772C"/>
    <w:rsid w:val="00E37BD5"/>
    <w:rsid w:val="00E43F25"/>
    <w:rsid w:val="00E5076C"/>
    <w:rsid w:val="00E56548"/>
    <w:rsid w:val="00E61684"/>
    <w:rsid w:val="00E629A5"/>
    <w:rsid w:val="00E644DA"/>
    <w:rsid w:val="00E666D1"/>
    <w:rsid w:val="00E70D29"/>
    <w:rsid w:val="00E716D3"/>
    <w:rsid w:val="00E82CB4"/>
    <w:rsid w:val="00E84812"/>
    <w:rsid w:val="00E8610B"/>
    <w:rsid w:val="00E91472"/>
    <w:rsid w:val="00E95B2A"/>
    <w:rsid w:val="00EA178D"/>
    <w:rsid w:val="00EA3525"/>
    <w:rsid w:val="00EA5B84"/>
    <w:rsid w:val="00EB6F04"/>
    <w:rsid w:val="00EC1F7F"/>
    <w:rsid w:val="00EC6D82"/>
    <w:rsid w:val="00ED2B24"/>
    <w:rsid w:val="00ED2EDA"/>
    <w:rsid w:val="00ED4571"/>
    <w:rsid w:val="00ED5972"/>
    <w:rsid w:val="00ED7884"/>
    <w:rsid w:val="00EE01D4"/>
    <w:rsid w:val="00EE4DA0"/>
    <w:rsid w:val="00EF2FF4"/>
    <w:rsid w:val="00EF3CF4"/>
    <w:rsid w:val="00EF56F2"/>
    <w:rsid w:val="00EF60F7"/>
    <w:rsid w:val="00F00D70"/>
    <w:rsid w:val="00F04AD2"/>
    <w:rsid w:val="00F2088B"/>
    <w:rsid w:val="00F2175C"/>
    <w:rsid w:val="00F21842"/>
    <w:rsid w:val="00F239F7"/>
    <w:rsid w:val="00F2587D"/>
    <w:rsid w:val="00F26DEA"/>
    <w:rsid w:val="00F2746D"/>
    <w:rsid w:val="00F400BA"/>
    <w:rsid w:val="00F40B10"/>
    <w:rsid w:val="00F459BF"/>
    <w:rsid w:val="00F46B12"/>
    <w:rsid w:val="00F561F5"/>
    <w:rsid w:val="00F614A1"/>
    <w:rsid w:val="00F6480F"/>
    <w:rsid w:val="00F6550F"/>
    <w:rsid w:val="00F66F82"/>
    <w:rsid w:val="00F74BF1"/>
    <w:rsid w:val="00F77FEB"/>
    <w:rsid w:val="00F83448"/>
    <w:rsid w:val="00F90135"/>
    <w:rsid w:val="00F907E5"/>
    <w:rsid w:val="00F91A62"/>
    <w:rsid w:val="00F925A6"/>
    <w:rsid w:val="00FA054A"/>
    <w:rsid w:val="00FA614C"/>
    <w:rsid w:val="00FA70C9"/>
    <w:rsid w:val="00FB1607"/>
    <w:rsid w:val="00FC048F"/>
    <w:rsid w:val="00FC201D"/>
    <w:rsid w:val="00FC221A"/>
    <w:rsid w:val="00FC2941"/>
    <w:rsid w:val="00FC5A6A"/>
    <w:rsid w:val="00FD0556"/>
    <w:rsid w:val="00FD0C14"/>
    <w:rsid w:val="00FD0F29"/>
    <w:rsid w:val="00FD1F31"/>
    <w:rsid w:val="00FD51CE"/>
    <w:rsid w:val="00FE144B"/>
    <w:rsid w:val="00FE52C3"/>
    <w:rsid w:val="00FE5439"/>
    <w:rsid w:val="00FE6837"/>
    <w:rsid w:val="00FE745C"/>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000000" w:rsidRDefault="008E5622" w:rsidP="008E5622">
          <w:pPr>
            <w:pStyle w:val="053F15E3270E49CC8DCC92070CEE3DF6"/>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55764"/>
    <w:rsid w:val="000728E4"/>
    <w:rsid w:val="000D7A0B"/>
    <w:rsid w:val="0018196C"/>
    <w:rsid w:val="00207738"/>
    <w:rsid w:val="002360D7"/>
    <w:rsid w:val="002B5FBE"/>
    <w:rsid w:val="00345489"/>
    <w:rsid w:val="0046100B"/>
    <w:rsid w:val="00474457"/>
    <w:rsid w:val="004D1F39"/>
    <w:rsid w:val="005711E1"/>
    <w:rsid w:val="005B0970"/>
    <w:rsid w:val="00671C5E"/>
    <w:rsid w:val="006E441C"/>
    <w:rsid w:val="006F3EC8"/>
    <w:rsid w:val="00775F1B"/>
    <w:rsid w:val="007B3B47"/>
    <w:rsid w:val="00804C51"/>
    <w:rsid w:val="00815377"/>
    <w:rsid w:val="008E5622"/>
    <w:rsid w:val="00910FF0"/>
    <w:rsid w:val="009656C9"/>
    <w:rsid w:val="009F2BB4"/>
    <w:rsid w:val="00BB0CDA"/>
    <w:rsid w:val="00C22B26"/>
    <w:rsid w:val="00C269EE"/>
    <w:rsid w:val="00C66A56"/>
    <w:rsid w:val="00C76D97"/>
    <w:rsid w:val="00CE7845"/>
    <w:rsid w:val="00D51C73"/>
    <w:rsid w:val="00D87042"/>
    <w:rsid w:val="00DC2501"/>
    <w:rsid w:val="00E0613B"/>
    <w:rsid w:val="00FB6F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8E5622"/>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BB5485D75E4646819270887465F926C0">
    <w:name w:val="BB5485D75E4646819270887465F926C0"/>
    <w:rsid w:val="008E5622"/>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42176</Words>
  <Characters>265714</Characters>
  <Application>Microsoft Office Word</Application>
  <DocSecurity>0</DocSecurity>
  <Lines>2214</Lines>
  <Paragraphs>6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553</cp:revision>
  <dcterms:created xsi:type="dcterms:W3CDTF">2023-06-15T12:32:00Z</dcterms:created>
  <dcterms:modified xsi:type="dcterms:W3CDTF">2023-06-2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